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CC631C" w14:textId="560296F4" w:rsidR="0050433D" w:rsidRPr="0021152D" w:rsidRDefault="0050433D" w:rsidP="0050433D">
      <w:pPr>
        <w:spacing w:after="0" w:line="480" w:lineRule="auto"/>
        <w:rPr>
          <w:b/>
        </w:rPr>
      </w:pPr>
      <w:r w:rsidRPr="0021152D">
        <w:rPr>
          <w:b/>
        </w:rPr>
        <w:t xml:space="preserve">Asymptomatic infection and unrecognised Ebola Virus Disease:  </w:t>
      </w:r>
      <w:proofErr w:type="spellStart"/>
      <w:r w:rsidR="00D03B55">
        <w:rPr>
          <w:b/>
        </w:rPr>
        <w:t>sero</w:t>
      </w:r>
      <w:r w:rsidRPr="0021152D">
        <w:rPr>
          <w:b/>
        </w:rPr>
        <w:t>prevalence</w:t>
      </w:r>
      <w:proofErr w:type="spellEnd"/>
      <w:r w:rsidRPr="0021152D">
        <w:rPr>
          <w:b/>
        </w:rPr>
        <w:t xml:space="preserve"> of</w:t>
      </w:r>
      <w:r w:rsidR="00D03B55">
        <w:rPr>
          <w:b/>
        </w:rPr>
        <w:t xml:space="preserve"> antibodies to </w:t>
      </w:r>
      <w:r w:rsidRPr="0021152D">
        <w:rPr>
          <w:b/>
        </w:rPr>
        <w:t xml:space="preserve">Ebola virus in a large </w:t>
      </w:r>
      <w:r w:rsidR="00877CF9">
        <w:rPr>
          <w:b/>
        </w:rPr>
        <w:t>cross-sectional study</w:t>
      </w:r>
      <w:r w:rsidRPr="0021152D">
        <w:rPr>
          <w:b/>
        </w:rPr>
        <w:t xml:space="preserve"> in Ebola-affected households, Sierra Leone, using a new non-invasive assay</w:t>
      </w:r>
    </w:p>
    <w:p w14:paraId="4DC0A024" w14:textId="77777777" w:rsidR="0050433D" w:rsidRPr="0021152D" w:rsidRDefault="0050433D" w:rsidP="0050433D">
      <w:pPr>
        <w:spacing w:after="0"/>
        <w:rPr>
          <w:b/>
        </w:rPr>
      </w:pPr>
    </w:p>
    <w:p w14:paraId="7D300BE2" w14:textId="77777777" w:rsidR="0050433D" w:rsidRPr="0021152D" w:rsidRDefault="0050433D" w:rsidP="0050433D">
      <w:pPr>
        <w:spacing w:after="0"/>
        <w:rPr>
          <w:b/>
        </w:rPr>
      </w:pPr>
    </w:p>
    <w:p w14:paraId="72442F68" w14:textId="4DF2D67E" w:rsidR="00EF70A5" w:rsidRPr="0021152D" w:rsidRDefault="00FF2B88" w:rsidP="008A01BA">
      <w:pPr>
        <w:spacing w:after="0" w:line="480" w:lineRule="auto"/>
        <w:rPr>
          <w:szCs w:val="24"/>
          <w:vertAlign w:val="superscript"/>
        </w:rPr>
      </w:pPr>
      <w:r>
        <w:rPr>
          <w:szCs w:val="24"/>
        </w:rPr>
        <w:t xml:space="preserve">Judith R </w:t>
      </w:r>
      <w:r w:rsidR="00EF70A5" w:rsidRPr="0021152D">
        <w:rPr>
          <w:szCs w:val="24"/>
        </w:rPr>
        <w:t>Glynn J</w:t>
      </w:r>
      <w:r w:rsidR="00877CF9">
        <w:rPr>
          <w:szCs w:val="24"/>
        </w:rPr>
        <w:t>, PhD</w:t>
      </w:r>
      <w:r w:rsidR="00F64A8E" w:rsidRPr="0021152D">
        <w:rPr>
          <w:szCs w:val="24"/>
        </w:rPr>
        <w:t>*</w:t>
      </w:r>
      <w:r w:rsidR="00EF70A5" w:rsidRPr="0021152D">
        <w:rPr>
          <w:rFonts w:cstheme="minorHAnsi"/>
        </w:rPr>
        <w:t xml:space="preserve">, </w:t>
      </w:r>
      <w:r>
        <w:rPr>
          <w:rFonts w:cstheme="minorHAnsi"/>
        </w:rPr>
        <w:t xml:space="preserve">Hilary </w:t>
      </w:r>
      <w:r w:rsidR="00EF70A5" w:rsidRPr="0021152D">
        <w:rPr>
          <w:szCs w:val="24"/>
        </w:rPr>
        <w:t>Bower</w:t>
      </w:r>
      <w:r w:rsidR="00877CF9">
        <w:rPr>
          <w:szCs w:val="24"/>
        </w:rPr>
        <w:t>, MSc</w:t>
      </w:r>
      <w:r w:rsidR="00EF70A5" w:rsidRPr="0021152D">
        <w:rPr>
          <w:szCs w:val="24"/>
        </w:rPr>
        <w:t xml:space="preserve">, </w:t>
      </w:r>
      <w:proofErr w:type="spellStart"/>
      <w:r>
        <w:rPr>
          <w:szCs w:val="24"/>
        </w:rPr>
        <w:t>Sembia</w:t>
      </w:r>
      <w:proofErr w:type="spellEnd"/>
      <w:r>
        <w:rPr>
          <w:szCs w:val="24"/>
        </w:rPr>
        <w:t xml:space="preserve"> </w:t>
      </w:r>
      <w:r w:rsidR="00EF70A5" w:rsidRPr="0021152D">
        <w:rPr>
          <w:szCs w:val="24"/>
        </w:rPr>
        <w:t>Johnson</w:t>
      </w:r>
      <w:r w:rsidR="005C54A0">
        <w:rPr>
          <w:szCs w:val="24"/>
        </w:rPr>
        <w:t>, BSc</w:t>
      </w:r>
      <w:r w:rsidR="00EF70A5" w:rsidRPr="0021152D">
        <w:rPr>
          <w:szCs w:val="24"/>
        </w:rPr>
        <w:t xml:space="preserve">, </w:t>
      </w:r>
      <w:r>
        <w:rPr>
          <w:szCs w:val="24"/>
        </w:rPr>
        <w:t xml:space="preserve">Catherine F </w:t>
      </w:r>
      <w:proofErr w:type="spellStart"/>
      <w:r w:rsidR="00EF70A5" w:rsidRPr="0021152D">
        <w:rPr>
          <w:szCs w:val="24"/>
        </w:rPr>
        <w:t>Houlihan</w:t>
      </w:r>
      <w:proofErr w:type="spellEnd"/>
      <w:r w:rsidR="006E534C">
        <w:rPr>
          <w:szCs w:val="24"/>
        </w:rPr>
        <w:t>, PhD</w:t>
      </w:r>
      <w:r w:rsidR="00EF70A5" w:rsidRPr="0021152D">
        <w:rPr>
          <w:szCs w:val="24"/>
        </w:rPr>
        <w:t xml:space="preserve">, </w:t>
      </w:r>
      <w:r>
        <w:rPr>
          <w:szCs w:val="24"/>
        </w:rPr>
        <w:t xml:space="preserve">Carla </w:t>
      </w:r>
      <w:r w:rsidR="00EF70A5" w:rsidRPr="0021152D">
        <w:rPr>
          <w:szCs w:val="24"/>
        </w:rPr>
        <w:t>Montesano,</w:t>
      </w:r>
      <w:r w:rsidR="006E534C">
        <w:rPr>
          <w:szCs w:val="24"/>
        </w:rPr>
        <w:t xml:space="preserve"> PhD,</w:t>
      </w:r>
      <w:r w:rsidR="00EF70A5" w:rsidRPr="0021152D">
        <w:rPr>
          <w:szCs w:val="24"/>
        </w:rPr>
        <w:t xml:space="preserve"> </w:t>
      </w:r>
      <w:r>
        <w:rPr>
          <w:szCs w:val="24"/>
        </w:rPr>
        <w:t xml:space="preserve">Janet T </w:t>
      </w:r>
      <w:r w:rsidR="00BF5396" w:rsidRPr="0021152D">
        <w:rPr>
          <w:szCs w:val="24"/>
        </w:rPr>
        <w:t>Scott</w:t>
      </w:r>
      <w:r w:rsidR="00877CF9">
        <w:rPr>
          <w:szCs w:val="24"/>
        </w:rPr>
        <w:t>, PhD</w:t>
      </w:r>
      <w:r w:rsidR="00BF5396" w:rsidRPr="0021152D">
        <w:rPr>
          <w:szCs w:val="24"/>
        </w:rPr>
        <w:t xml:space="preserve">, </w:t>
      </w:r>
      <w:r>
        <w:rPr>
          <w:szCs w:val="24"/>
        </w:rPr>
        <w:t>M</w:t>
      </w:r>
      <w:r w:rsidR="00EF7527">
        <w:rPr>
          <w:szCs w:val="24"/>
        </w:rPr>
        <w:t xml:space="preserve">alcolm </w:t>
      </w:r>
      <w:r>
        <w:rPr>
          <w:szCs w:val="24"/>
        </w:rPr>
        <w:t xml:space="preserve">G </w:t>
      </w:r>
      <w:proofErr w:type="spellStart"/>
      <w:r w:rsidR="00BF5396" w:rsidRPr="0021152D">
        <w:rPr>
          <w:szCs w:val="24"/>
        </w:rPr>
        <w:t>Semple</w:t>
      </w:r>
      <w:proofErr w:type="spellEnd"/>
      <w:r w:rsidR="00BF5396" w:rsidRPr="0021152D">
        <w:rPr>
          <w:szCs w:val="24"/>
        </w:rPr>
        <w:t xml:space="preserve">, </w:t>
      </w:r>
      <w:r w:rsidR="00877CF9">
        <w:rPr>
          <w:szCs w:val="24"/>
        </w:rPr>
        <w:t xml:space="preserve">PhD, </w:t>
      </w:r>
      <w:r>
        <w:rPr>
          <w:szCs w:val="24"/>
        </w:rPr>
        <w:t xml:space="preserve">Mohammed S </w:t>
      </w:r>
      <w:proofErr w:type="spellStart"/>
      <w:r w:rsidR="00EF70A5" w:rsidRPr="0021152D">
        <w:rPr>
          <w:szCs w:val="24"/>
        </w:rPr>
        <w:t>Bangura</w:t>
      </w:r>
      <w:proofErr w:type="spellEnd"/>
      <w:r w:rsidR="00EF70A5" w:rsidRPr="0021152D">
        <w:rPr>
          <w:szCs w:val="24"/>
        </w:rPr>
        <w:t>,</w:t>
      </w:r>
      <w:r w:rsidRPr="00FF2B88">
        <w:rPr>
          <w:szCs w:val="24"/>
        </w:rPr>
        <w:t xml:space="preserve"> </w:t>
      </w:r>
      <w:proofErr w:type="spellStart"/>
      <w:r w:rsidRPr="0021152D">
        <w:rPr>
          <w:szCs w:val="24"/>
        </w:rPr>
        <w:t>A</w:t>
      </w:r>
      <w:r>
        <w:rPr>
          <w:szCs w:val="24"/>
        </w:rPr>
        <w:t>lie</w:t>
      </w:r>
      <w:proofErr w:type="spellEnd"/>
      <w:r>
        <w:rPr>
          <w:szCs w:val="24"/>
        </w:rPr>
        <w:t xml:space="preserve"> </w:t>
      </w:r>
      <w:r w:rsidRPr="0021152D">
        <w:rPr>
          <w:szCs w:val="24"/>
        </w:rPr>
        <w:t>J</w:t>
      </w:r>
      <w:r>
        <w:rPr>
          <w:szCs w:val="24"/>
        </w:rPr>
        <w:t>oshua</w:t>
      </w:r>
      <w:r w:rsidR="00EF70A5" w:rsidRPr="0021152D">
        <w:rPr>
          <w:szCs w:val="24"/>
        </w:rPr>
        <w:t xml:space="preserve"> Kamara, </w:t>
      </w:r>
      <w:r>
        <w:rPr>
          <w:szCs w:val="24"/>
        </w:rPr>
        <w:t xml:space="preserve">Osman </w:t>
      </w:r>
      <w:r w:rsidR="00EF70A5" w:rsidRPr="0021152D">
        <w:rPr>
          <w:szCs w:val="24"/>
        </w:rPr>
        <w:t xml:space="preserve">Kamara, </w:t>
      </w:r>
      <w:proofErr w:type="spellStart"/>
      <w:r>
        <w:rPr>
          <w:szCs w:val="24"/>
        </w:rPr>
        <w:t>Saidu</w:t>
      </w:r>
      <w:proofErr w:type="spellEnd"/>
      <w:r>
        <w:rPr>
          <w:szCs w:val="24"/>
        </w:rPr>
        <w:t xml:space="preserve"> H. </w:t>
      </w:r>
      <w:proofErr w:type="spellStart"/>
      <w:r w:rsidR="00EF70A5" w:rsidRPr="0021152D">
        <w:rPr>
          <w:szCs w:val="24"/>
        </w:rPr>
        <w:t>Mansaray</w:t>
      </w:r>
      <w:proofErr w:type="spellEnd"/>
      <w:r w:rsidR="00EF70A5" w:rsidRPr="0021152D">
        <w:rPr>
          <w:szCs w:val="24"/>
        </w:rPr>
        <w:t>,</w:t>
      </w:r>
      <w:r>
        <w:rPr>
          <w:szCs w:val="24"/>
        </w:rPr>
        <w:t xml:space="preserve"> Daniel</w:t>
      </w:r>
      <w:r w:rsidR="00EF70A5" w:rsidRPr="0021152D">
        <w:rPr>
          <w:szCs w:val="24"/>
        </w:rPr>
        <w:t xml:space="preserve"> </w:t>
      </w:r>
      <w:proofErr w:type="spellStart"/>
      <w:r w:rsidR="00EF70A5" w:rsidRPr="0021152D">
        <w:rPr>
          <w:szCs w:val="24"/>
        </w:rPr>
        <w:t>Sesay</w:t>
      </w:r>
      <w:proofErr w:type="spellEnd"/>
      <w:r w:rsidR="00EF70A5" w:rsidRPr="0021152D">
        <w:rPr>
          <w:szCs w:val="24"/>
        </w:rPr>
        <w:t xml:space="preserve">, </w:t>
      </w:r>
      <w:r>
        <w:rPr>
          <w:szCs w:val="24"/>
        </w:rPr>
        <w:t xml:space="preserve">Cecilia </w:t>
      </w:r>
      <w:proofErr w:type="spellStart"/>
      <w:r w:rsidR="00EF70A5" w:rsidRPr="0021152D">
        <w:rPr>
          <w:szCs w:val="24"/>
        </w:rPr>
        <w:t>Turay</w:t>
      </w:r>
      <w:proofErr w:type="spellEnd"/>
      <w:r w:rsidR="00EF70A5" w:rsidRPr="0021152D">
        <w:rPr>
          <w:szCs w:val="24"/>
        </w:rPr>
        <w:t xml:space="preserve">, </w:t>
      </w:r>
      <w:r>
        <w:rPr>
          <w:szCs w:val="24"/>
        </w:rPr>
        <w:t xml:space="preserve">Steven </w:t>
      </w:r>
      <w:r w:rsidR="00EF70A5" w:rsidRPr="0021152D">
        <w:rPr>
          <w:szCs w:val="24"/>
        </w:rPr>
        <w:t>Dicks</w:t>
      </w:r>
      <w:r w:rsidR="00877CF9">
        <w:rPr>
          <w:szCs w:val="24"/>
        </w:rPr>
        <w:t>, MSc</w:t>
      </w:r>
      <w:r w:rsidR="00EF70A5" w:rsidRPr="0021152D">
        <w:rPr>
          <w:szCs w:val="24"/>
        </w:rPr>
        <w:t xml:space="preserve">, </w:t>
      </w:r>
      <w:r>
        <w:rPr>
          <w:szCs w:val="24"/>
        </w:rPr>
        <w:t xml:space="preserve">Raoul E </w:t>
      </w:r>
      <w:proofErr w:type="spellStart"/>
      <w:r w:rsidR="009121C3" w:rsidRPr="0021152D">
        <w:rPr>
          <w:szCs w:val="24"/>
        </w:rPr>
        <w:t>Guetiya</w:t>
      </w:r>
      <w:proofErr w:type="spellEnd"/>
      <w:r w:rsidR="009121C3" w:rsidRPr="0021152D">
        <w:rPr>
          <w:szCs w:val="24"/>
        </w:rPr>
        <w:t xml:space="preserve"> </w:t>
      </w:r>
      <w:proofErr w:type="spellStart"/>
      <w:r w:rsidR="009121C3" w:rsidRPr="0021152D">
        <w:rPr>
          <w:szCs w:val="24"/>
        </w:rPr>
        <w:t>Wadoum</w:t>
      </w:r>
      <w:proofErr w:type="spellEnd"/>
      <w:r w:rsidR="009121C3" w:rsidRPr="0021152D">
        <w:rPr>
          <w:szCs w:val="24"/>
        </w:rPr>
        <w:t xml:space="preserve"> RE</w:t>
      </w:r>
      <w:r w:rsidR="005C54A0">
        <w:rPr>
          <w:szCs w:val="24"/>
        </w:rPr>
        <w:t xml:space="preserve">, </w:t>
      </w:r>
      <w:proofErr w:type="spellStart"/>
      <w:r w:rsidR="005C54A0">
        <w:rPr>
          <w:szCs w:val="24"/>
        </w:rPr>
        <w:t>Msc</w:t>
      </w:r>
      <w:proofErr w:type="spellEnd"/>
      <w:r w:rsidR="009121C3" w:rsidRPr="0021152D">
        <w:rPr>
          <w:szCs w:val="24"/>
        </w:rPr>
        <w:t xml:space="preserve">, </w:t>
      </w:r>
      <w:r>
        <w:rPr>
          <w:szCs w:val="24"/>
        </w:rPr>
        <w:t xml:space="preserve">Vittorio </w:t>
      </w:r>
      <w:proofErr w:type="spellStart"/>
      <w:r w:rsidR="00EF70A5" w:rsidRPr="0021152D">
        <w:rPr>
          <w:szCs w:val="24"/>
        </w:rPr>
        <w:t>Colizzi</w:t>
      </w:r>
      <w:proofErr w:type="spellEnd"/>
      <w:r w:rsidR="006E534C">
        <w:rPr>
          <w:szCs w:val="24"/>
        </w:rPr>
        <w:t>, PhD</w:t>
      </w:r>
      <w:r w:rsidR="00EF70A5" w:rsidRPr="0021152D">
        <w:rPr>
          <w:szCs w:val="24"/>
        </w:rPr>
        <w:t xml:space="preserve">, </w:t>
      </w:r>
      <w:r>
        <w:rPr>
          <w:szCs w:val="24"/>
        </w:rPr>
        <w:t xml:space="preserve">Francesco </w:t>
      </w:r>
      <w:proofErr w:type="spellStart"/>
      <w:r w:rsidR="00EF70A5" w:rsidRPr="0021152D">
        <w:rPr>
          <w:szCs w:val="24"/>
        </w:rPr>
        <w:t>Checchi</w:t>
      </w:r>
      <w:proofErr w:type="spellEnd"/>
      <w:r w:rsidR="005C54A0">
        <w:rPr>
          <w:szCs w:val="24"/>
        </w:rPr>
        <w:t>, PhD</w:t>
      </w:r>
      <w:r w:rsidR="00EF70A5" w:rsidRPr="0021152D">
        <w:rPr>
          <w:szCs w:val="24"/>
        </w:rPr>
        <w:t xml:space="preserve">, </w:t>
      </w:r>
      <w:proofErr w:type="spellStart"/>
      <w:r>
        <w:rPr>
          <w:szCs w:val="24"/>
        </w:rPr>
        <w:t>Dhan</w:t>
      </w:r>
      <w:proofErr w:type="spellEnd"/>
      <w:r>
        <w:rPr>
          <w:szCs w:val="24"/>
        </w:rPr>
        <w:t xml:space="preserve"> </w:t>
      </w:r>
      <w:r w:rsidR="00EF70A5" w:rsidRPr="0021152D">
        <w:rPr>
          <w:szCs w:val="24"/>
        </w:rPr>
        <w:t>Samuel</w:t>
      </w:r>
      <w:r w:rsidR="00877CF9">
        <w:rPr>
          <w:szCs w:val="24"/>
        </w:rPr>
        <w:t>, PhD</w:t>
      </w:r>
      <w:r w:rsidR="00F64A8E" w:rsidRPr="0021152D">
        <w:rPr>
          <w:rFonts w:cstheme="minorHAnsi"/>
          <w:vertAlign w:val="superscript"/>
        </w:rPr>
        <w:t>¶</w:t>
      </w:r>
      <w:r w:rsidR="00EF70A5" w:rsidRPr="0021152D">
        <w:rPr>
          <w:szCs w:val="24"/>
        </w:rPr>
        <w:t xml:space="preserve">, </w:t>
      </w:r>
      <w:r>
        <w:rPr>
          <w:szCs w:val="24"/>
        </w:rPr>
        <w:t xml:space="preserve">Richard S </w:t>
      </w:r>
      <w:proofErr w:type="spellStart"/>
      <w:r w:rsidR="00EF70A5" w:rsidRPr="0021152D">
        <w:rPr>
          <w:szCs w:val="24"/>
        </w:rPr>
        <w:t>Tedder</w:t>
      </w:r>
      <w:proofErr w:type="spellEnd"/>
      <w:r w:rsidR="00877CF9">
        <w:rPr>
          <w:szCs w:val="24"/>
        </w:rPr>
        <w:t>,</w:t>
      </w:r>
      <w:r w:rsidR="00EF70A5" w:rsidRPr="0021152D">
        <w:rPr>
          <w:szCs w:val="24"/>
        </w:rPr>
        <w:t xml:space="preserve"> </w:t>
      </w:r>
      <w:proofErr w:type="spellStart"/>
      <w:r w:rsidR="00877CF9">
        <w:rPr>
          <w:szCs w:val="24"/>
        </w:rPr>
        <w:t>FRCPath</w:t>
      </w:r>
      <w:proofErr w:type="spellEnd"/>
    </w:p>
    <w:p w14:paraId="3CDB97AD" w14:textId="77777777" w:rsidR="00EF70A5" w:rsidRPr="0021152D" w:rsidRDefault="00EF70A5" w:rsidP="008A01BA">
      <w:pPr>
        <w:spacing w:after="0" w:line="480" w:lineRule="auto"/>
        <w:rPr>
          <w:szCs w:val="24"/>
        </w:rPr>
      </w:pPr>
    </w:p>
    <w:p w14:paraId="4F569B18" w14:textId="77777777" w:rsidR="000831BF" w:rsidRPr="0021152D" w:rsidRDefault="000831BF" w:rsidP="008A01BA">
      <w:pPr>
        <w:spacing w:after="0" w:line="480" w:lineRule="auto"/>
        <w:rPr>
          <w:szCs w:val="24"/>
        </w:rPr>
      </w:pPr>
    </w:p>
    <w:p w14:paraId="4888B9FD" w14:textId="2BFE6655" w:rsidR="009308E2" w:rsidRPr="0021152D" w:rsidRDefault="00EA0EF0" w:rsidP="008A01BA">
      <w:pPr>
        <w:pStyle w:val="Affiliations"/>
        <w:autoSpaceDE w:val="0"/>
        <w:autoSpaceDN w:val="0"/>
        <w:adjustRightInd w:val="0"/>
        <w:spacing w:after="0" w:line="480" w:lineRule="auto"/>
        <w:ind w:right="0"/>
        <w:rPr>
          <w:rFonts w:asciiTheme="minorHAnsi" w:hAnsiTheme="minorHAnsi" w:cstheme="minorHAnsi"/>
          <w:sz w:val="22"/>
          <w:szCs w:val="22"/>
        </w:rPr>
      </w:pPr>
      <w:r w:rsidRPr="0021152D">
        <w:rPr>
          <w:rFonts w:asciiTheme="minorHAnsi" w:hAnsiTheme="minorHAnsi" w:cstheme="minorHAnsi"/>
          <w:sz w:val="22"/>
          <w:szCs w:val="22"/>
        </w:rPr>
        <w:t xml:space="preserve">Department of Infectious Disease Epidemiology, </w:t>
      </w:r>
      <w:r w:rsidR="009308E2" w:rsidRPr="0021152D">
        <w:rPr>
          <w:rFonts w:asciiTheme="minorHAnsi" w:hAnsiTheme="minorHAnsi" w:cstheme="minorHAnsi"/>
          <w:sz w:val="22"/>
          <w:szCs w:val="22"/>
        </w:rPr>
        <w:t xml:space="preserve">London School of Hygiene &amp; Tropical Medicine, London, </w:t>
      </w:r>
      <w:r w:rsidRPr="0021152D">
        <w:rPr>
          <w:rFonts w:asciiTheme="minorHAnsi" w:hAnsiTheme="minorHAnsi" w:cstheme="minorHAnsi"/>
          <w:sz w:val="22"/>
          <w:szCs w:val="22"/>
        </w:rPr>
        <w:t>U</w:t>
      </w:r>
      <w:r w:rsidR="009308E2" w:rsidRPr="0021152D">
        <w:rPr>
          <w:rFonts w:asciiTheme="minorHAnsi" w:hAnsiTheme="minorHAnsi" w:cstheme="minorHAnsi"/>
          <w:sz w:val="22"/>
          <w:szCs w:val="22"/>
        </w:rPr>
        <w:t>K (</w:t>
      </w:r>
      <w:r w:rsidR="005C54A0">
        <w:rPr>
          <w:rFonts w:asciiTheme="minorHAnsi" w:hAnsiTheme="minorHAnsi" w:cstheme="minorHAnsi"/>
          <w:sz w:val="22"/>
          <w:szCs w:val="22"/>
        </w:rPr>
        <w:t xml:space="preserve">Prof </w:t>
      </w:r>
      <w:r w:rsidR="009308E2" w:rsidRPr="0021152D">
        <w:rPr>
          <w:rFonts w:asciiTheme="minorHAnsi" w:hAnsiTheme="minorHAnsi" w:cstheme="minorHAnsi"/>
          <w:sz w:val="22"/>
          <w:szCs w:val="22"/>
        </w:rPr>
        <w:t>JR Glynn</w:t>
      </w:r>
      <w:r w:rsidR="00AE35D5" w:rsidRPr="0021152D">
        <w:rPr>
          <w:rFonts w:asciiTheme="minorHAnsi" w:hAnsiTheme="minorHAnsi" w:cstheme="minorHAnsi"/>
          <w:sz w:val="22"/>
          <w:szCs w:val="22"/>
        </w:rPr>
        <w:t>, H Bower</w:t>
      </w:r>
      <w:r w:rsidR="008A01BA" w:rsidRPr="0021152D">
        <w:rPr>
          <w:rFonts w:asciiTheme="minorHAnsi" w:hAnsiTheme="minorHAnsi" w:cstheme="minorHAnsi"/>
          <w:sz w:val="22"/>
          <w:szCs w:val="22"/>
        </w:rPr>
        <w:t>);</w:t>
      </w:r>
      <w:r w:rsidR="009308E2" w:rsidRPr="0021152D">
        <w:rPr>
          <w:rFonts w:asciiTheme="minorHAnsi" w:hAnsiTheme="minorHAnsi" w:cstheme="minorHAnsi"/>
          <w:sz w:val="22"/>
          <w:szCs w:val="22"/>
        </w:rPr>
        <w:t xml:space="preserve"> </w:t>
      </w:r>
    </w:p>
    <w:p w14:paraId="405409AF" w14:textId="77777777" w:rsidR="009308E2" w:rsidRPr="0021152D" w:rsidRDefault="009308E2" w:rsidP="008A01BA">
      <w:pPr>
        <w:pStyle w:val="Affiliations"/>
        <w:autoSpaceDE w:val="0"/>
        <w:autoSpaceDN w:val="0"/>
        <w:adjustRightInd w:val="0"/>
        <w:spacing w:after="0" w:line="480" w:lineRule="auto"/>
        <w:ind w:right="0"/>
        <w:rPr>
          <w:rFonts w:asciiTheme="minorHAnsi" w:hAnsiTheme="minorHAnsi" w:cstheme="minorHAnsi"/>
          <w:sz w:val="22"/>
          <w:szCs w:val="22"/>
        </w:rPr>
      </w:pPr>
      <w:r w:rsidRPr="0021152D">
        <w:rPr>
          <w:rFonts w:asciiTheme="minorHAnsi" w:hAnsiTheme="minorHAnsi" w:cstheme="minorHAnsi"/>
          <w:sz w:val="22"/>
          <w:szCs w:val="22"/>
        </w:rPr>
        <w:t xml:space="preserve">Save the Children, Freetown, Sierra Leone (S Johnson, MS </w:t>
      </w:r>
      <w:proofErr w:type="spellStart"/>
      <w:r w:rsidRPr="0021152D">
        <w:rPr>
          <w:rFonts w:asciiTheme="minorHAnsi" w:hAnsiTheme="minorHAnsi" w:cstheme="minorHAnsi"/>
          <w:sz w:val="22"/>
          <w:szCs w:val="22"/>
        </w:rPr>
        <w:t>Bangura</w:t>
      </w:r>
      <w:proofErr w:type="spellEnd"/>
      <w:r w:rsidRPr="0021152D">
        <w:rPr>
          <w:rFonts w:asciiTheme="minorHAnsi" w:hAnsiTheme="minorHAnsi" w:cstheme="minorHAnsi"/>
          <w:sz w:val="22"/>
          <w:szCs w:val="22"/>
        </w:rPr>
        <w:t>, AJ Kamara, O Kamara, SH</w:t>
      </w:r>
      <w:r w:rsidR="008A01BA" w:rsidRPr="0021152D">
        <w:rPr>
          <w:rFonts w:asciiTheme="minorHAnsi" w:hAnsiTheme="minorHAnsi" w:cstheme="minorHAnsi"/>
          <w:sz w:val="22"/>
          <w:szCs w:val="22"/>
        </w:rPr>
        <w:t xml:space="preserve"> </w:t>
      </w:r>
      <w:proofErr w:type="spellStart"/>
      <w:r w:rsidR="008A01BA" w:rsidRPr="0021152D">
        <w:rPr>
          <w:rFonts w:asciiTheme="minorHAnsi" w:hAnsiTheme="minorHAnsi" w:cstheme="minorHAnsi"/>
          <w:sz w:val="22"/>
          <w:szCs w:val="22"/>
        </w:rPr>
        <w:t>Mansaray</w:t>
      </w:r>
      <w:proofErr w:type="spellEnd"/>
      <w:r w:rsidR="008A01BA" w:rsidRPr="0021152D">
        <w:rPr>
          <w:rFonts w:asciiTheme="minorHAnsi" w:hAnsiTheme="minorHAnsi" w:cstheme="minorHAnsi"/>
          <w:sz w:val="22"/>
          <w:szCs w:val="22"/>
        </w:rPr>
        <w:t xml:space="preserve">, D </w:t>
      </w:r>
      <w:proofErr w:type="spellStart"/>
      <w:r w:rsidR="008A01BA" w:rsidRPr="0021152D">
        <w:rPr>
          <w:rFonts w:asciiTheme="minorHAnsi" w:hAnsiTheme="minorHAnsi" w:cstheme="minorHAnsi"/>
          <w:sz w:val="22"/>
          <w:szCs w:val="22"/>
        </w:rPr>
        <w:t>Sesay</w:t>
      </w:r>
      <w:proofErr w:type="spellEnd"/>
      <w:r w:rsidR="008A01BA" w:rsidRPr="0021152D">
        <w:rPr>
          <w:rFonts w:asciiTheme="minorHAnsi" w:hAnsiTheme="minorHAnsi" w:cstheme="minorHAnsi"/>
          <w:sz w:val="22"/>
          <w:szCs w:val="22"/>
        </w:rPr>
        <w:t xml:space="preserve">, C </w:t>
      </w:r>
      <w:proofErr w:type="spellStart"/>
      <w:r w:rsidR="008A01BA" w:rsidRPr="0021152D">
        <w:rPr>
          <w:rFonts w:asciiTheme="minorHAnsi" w:hAnsiTheme="minorHAnsi" w:cstheme="minorHAnsi"/>
          <w:sz w:val="22"/>
          <w:szCs w:val="22"/>
        </w:rPr>
        <w:t>Turay</w:t>
      </w:r>
      <w:proofErr w:type="spellEnd"/>
      <w:r w:rsidR="008A01BA" w:rsidRPr="0021152D">
        <w:rPr>
          <w:rFonts w:asciiTheme="minorHAnsi" w:hAnsiTheme="minorHAnsi" w:cstheme="minorHAnsi"/>
          <w:sz w:val="22"/>
          <w:szCs w:val="22"/>
        </w:rPr>
        <w:t>);</w:t>
      </w:r>
    </w:p>
    <w:p w14:paraId="73045231" w14:textId="77777777" w:rsidR="009308E2" w:rsidRPr="0021152D" w:rsidRDefault="00F64A8E" w:rsidP="008A01BA">
      <w:pPr>
        <w:pStyle w:val="Affiliations"/>
        <w:autoSpaceDE w:val="0"/>
        <w:autoSpaceDN w:val="0"/>
        <w:adjustRightInd w:val="0"/>
        <w:spacing w:after="0" w:line="480" w:lineRule="auto"/>
        <w:ind w:right="0"/>
        <w:rPr>
          <w:rFonts w:asciiTheme="minorHAnsi" w:hAnsiTheme="minorHAnsi" w:cstheme="minorHAnsi"/>
          <w:sz w:val="22"/>
          <w:szCs w:val="22"/>
        </w:rPr>
      </w:pPr>
      <w:r w:rsidRPr="0021152D">
        <w:rPr>
          <w:rFonts w:asciiTheme="minorHAnsi" w:hAnsiTheme="minorHAnsi" w:cstheme="minorHAnsi"/>
          <w:sz w:val="22"/>
          <w:szCs w:val="22"/>
        </w:rPr>
        <w:t xml:space="preserve">Division of Infection and Immunity, </w:t>
      </w:r>
      <w:r w:rsidR="009308E2" w:rsidRPr="0021152D">
        <w:rPr>
          <w:rFonts w:asciiTheme="minorHAnsi" w:hAnsiTheme="minorHAnsi" w:cstheme="minorHAnsi"/>
          <w:sz w:val="22"/>
          <w:szCs w:val="22"/>
        </w:rPr>
        <w:t>University College London</w:t>
      </w:r>
      <w:r w:rsidR="00EA0EF0" w:rsidRPr="0021152D">
        <w:rPr>
          <w:rFonts w:asciiTheme="minorHAnsi" w:hAnsiTheme="minorHAnsi" w:cstheme="minorHAnsi"/>
          <w:sz w:val="22"/>
          <w:szCs w:val="22"/>
        </w:rPr>
        <w:t>, UK</w:t>
      </w:r>
      <w:r w:rsidR="009308E2" w:rsidRPr="0021152D">
        <w:rPr>
          <w:rFonts w:asciiTheme="minorHAnsi" w:hAnsiTheme="minorHAnsi" w:cstheme="minorHAnsi"/>
          <w:sz w:val="22"/>
          <w:szCs w:val="22"/>
        </w:rPr>
        <w:t xml:space="preserve"> (C </w:t>
      </w:r>
      <w:proofErr w:type="spellStart"/>
      <w:r w:rsidR="009308E2" w:rsidRPr="0021152D">
        <w:rPr>
          <w:rFonts w:asciiTheme="minorHAnsi" w:hAnsiTheme="minorHAnsi" w:cstheme="minorHAnsi"/>
          <w:sz w:val="22"/>
          <w:szCs w:val="22"/>
        </w:rPr>
        <w:t>Houlihan</w:t>
      </w:r>
      <w:proofErr w:type="spellEnd"/>
      <w:r w:rsidR="009308E2" w:rsidRPr="0021152D">
        <w:rPr>
          <w:rFonts w:asciiTheme="minorHAnsi" w:hAnsiTheme="minorHAnsi" w:cstheme="minorHAnsi"/>
          <w:sz w:val="22"/>
          <w:szCs w:val="22"/>
        </w:rPr>
        <w:t>)</w:t>
      </w:r>
      <w:r w:rsidR="008A01BA" w:rsidRPr="0021152D">
        <w:rPr>
          <w:rFonts w:asciiTheme="minorHAnsi" w:hAnsiTheme="minorHAnsi" w:cstheme="minorHAnsi"/>
          <w:sz w:val="22"/>
          <w:szCs w:val="22"/>
        </w:rPr>
        <w:t>;</w:t>
      </w:r>
    </w:p>
    <w:p w14:paraId="07D216EB" w14:textId="1EA54F07" w:rsidR="009308E2" w:rsidRPr="0021152D" w:rsidRDefault="00EA0EF0" w:rsidP="008A01BA">
      <w:pPr>
        <w:pStyle w:val="Affiliations"/>
        <w:autoSpaceDE w:val="0"/>
        <w:autoSpaceDN w:val="0"/>
        <w:adjustRightInd w:val="0"/>
        <w:spacing w:after="0" w:line="480" w:lineRule="auto"/>
        <w:ind w:right="0"/>
        <w:rPr>
          <w:rFonts w:asciiTheme="minorHAnsi" w:hAnsiTheme="minorHAnsi" w:cstheme="minorHAnsi"/>
          <w:sz w:val="22"/>
          <w:szCs w:val="22"/>
        </w:rPr>
      </w:pPr>
      <w:r w:rsidRPr="0021152D">
        <w:rPr>
          <w:rFonts w:asciiTheme="minorHAnsi" w:hAnsiTheme="minorHAnsi" w:cstheme="minorHAnsi"/>
          <w:sz w:val="22"/>
          <w:szCs w:val="22"/>
        </w:rPr>
        <w:t xml:space="preserve">Department of Biology, </w:t>
      </w:r>
      <w:r w:rsidR="005A73B7" w:rsidRPr="0021152D">
        <w:rPr>
          <w:rFonts w:asciiTheme="minorHAnsi" w:hAnsiTheme="minorHAnsi" w:cstheme="minorHAnsi"/>
          <w:sz w:val="22"/>
          <w:szCs w:val="22"/>
        </w:rPr>
        <w:t xml:space="preserve">University of Rome "Tor </w:t>
      </w:r>
      <w:proofErr w:type="spellStart"/>
      <w:r w:rsidR="005A73B7" w:rsidRPr="0021152D">
        <w:rPr>
          <w:rFonts w:asciiTheme="minorHAnsi" w:hAnsiTheme="minorHAnsi" w:cstheme="minorHAnsi"/>
          <w:sz w:val="22"/>
          <w:szCs w:val="22"/>
        </w:rPr>
        <w:t>Vergata</w:t>
      </w:r>
      <w:proofErr w:type="spellEnd"/>
      <w:r w:rsidR="005A73B7" w:rsidRPr="0021152D">
        <w:rPr>
          <w:rFonts w:asciiTheme="minorHAnsi" w:hAnsiTheme="minorHAnsi" w:cstheme="minorHAnsi"/>
          <w:sz w:val="22"/>
          <w:szCs w:val="22"/>
        </w:rPr>
        <w:t>"</w:t>
      </w:r>
      <w:r w:rsidRPr="0021152D">
        <w:rPr>
          <w:rFonts w:asciiTheme="minorHAnsi" w:hAnsiTheme="minorHAnsi" w:cstheme="minorHAnsi"/>
          <w:sz w:val="22"/>
          <w:szCs w:val="22"/>
        </w:rPr>
        <w:t>, Italy</w:t>
      </w:r>
      <w:r w:rsidR="005A73B7" w:rsidRPr="0021152D">
        <w:rPr>
          <w:rFonts w:asciiTheme="minorHAnsi" w:hAnsiTheme="minorHAnsi" w:cstheme="minorHAnsi"/>
          <w:sz w:val="22"/>
          <w:szCs w:val="22"/>
        </w:rPr>
        <w:t xml:space="preserve"> (C Montesano</w:t>
      </w:r>
      <w:r w:rsidR="006F59BC" w:rsidRPr="0021152D">
        <w:rPr>
          <w:rFonts w:asciiTheme="minorHAnsi" w:hAnsiTheme="minorHAnsi" w:cstheme="minorHAnsi"/>
          <w:sz w:val="22"/>
          <w:szCs w:val="22"/>
        </w:rPr>
        <w:t xml:space="preserve">, </w:t>
      </w:r>
      <w:r w:rsidR="005C54A0">
        <w:rPr>
          <w:rFonts w:asciiTheme="minorHAnsi" w:hAnsiTheme="minorHAnsi" w:cstheme="minorHAnsi"/>
          <w:sz w:val="22"/>
          <w:szCs w:val="22"/>
        </w:rPr>
        <w:t xml:space="preserve">Prof </w:t>
      </w:r>
      <w:r w:rsidR="006F59BC" w:rsidRPr="0021152D">
        <w:rPr>
          <w:rFonts w:asciiTheme="minorHAnsi" w:hAnsiTheme="minorHAnsi" w:cstheme="minorHAnsi"/>
          <w:sz w:val="22"/>
          <w:szCs w:val="22"/>
        </w:rPr>
        <w:t xml:space="preserve">V </w:t>
      </w:r>
      <w:proofErr w:type="spellStart"/>
      <w:r w:rsidR="006F59BC" w:rsidRPr="0021152D">
        <w:rPr>
          <w:rFonts w:asciiTheme="minorHAnsi" w:hAnsiTheme="minorHAnsi" w:cstheme="minorHAnsi"/>
          <w:sz w:val="22"/>
          <w:szCs w:val="22"/>
        </w:rPr>
        <w:t>Colizzi</w:t>
      </w:r>
      <w:proofErr w:type="spellEnd"/>
      <w:r w:rsidR="00EF70A5" w:rsidRPr="0021152D">
        <w:rPr>
          <w:rFonts w:asciiTheme="minorHAnsi" w:hAnsiTheme="minorHAnsi" w:cstheme="minorHAnsi"/>
          <w:sz w:val="22"/>
          <w:szCs w:val="22"/>
        </w:rPr>
        <w:t>, R</w:t>
      </w:r>
      <w:r w:rsidR="00366CF6" w:rsidRPr="0021152D">
        <w:rPr>
          <w:rFonts w:asciiTheme="minorHAnsi" w:hAnsiTheme="minorHAnsi" w:cstheme="minorHAnsi"/>
          <w:sz w:val="22"/>
          <w:szCs w:val="22"/>
        </w:rPr>
        <w:t>E</w:t>
      </w:r>
      <w:r w:rsidR="00EF70A5" w:rsidRPr="0021152D">
        <w:rPr>
          <w:rFonts w:asciiTheme="minorHAnsi" w:hAnsiTheme="minorHAnsi" w:cstheme="minorHAnsi"/>
          <w:sz w:val="22"/>
          <w:szCs w:val="22"/>
        </w:rPr>
        <w:t xml:space="preserve"> </w:t>
      </w:r>
      <w:proofErr w:type="spellStart"/>
      <w:r w:rsidR="00EF70A5" w:rsidRPr="0021152D">
        <w:rPr>
          <w:rFonts w:asciiTheme="minorHAnsi" w:hAnsiTheme="minorHAnsi" w:cstheme="minorHAnsi"/>
          <w:sz w:val="22"/>
          <w:szCs w:val="22"/>
        </w:rPr>
        <w:t>Guetiya</w:t>
      </w:r>
      <w:proofErr w:type="spellEnd"/>
      <w:r w:rsidR="00EF70A5" w:rsidRPr="0021152D">
        <w:rPr>
          <w:rFonts w:asciiTheme="minorHAnsi" w:hAnsiTheme="minorHAnsi" w:cstheme="minorHAnsi"/>
          <w:sz w:val="22"/>
          <w:szCs w:val="22"/>
        </w:rPr>
        <w:t xml:space="preserve"> </w:t>
      </w:r>
      <w:proofErr w:type="spellStart"/>
      <w:r w:rsidR="00EF70A5" w:rsidRPr="0021152D">
        <w:rPr>
          <w:rFonts w:asciiTheme="minorHAnsi" w:hAnsiTheme="minorHAnsi" w:cstheme="minorHAnsi"/>
          <w:sz w:val="22"/>
          <w:szCs w:val="22"/>
        </w:rPr>
        <w:t>Wadoum</w:t>
      </w:r>
      <w:proofErr w:type="spellEnd"/>
      <w:r w:rsidR="005A73B7" w:rsidRPr="0021152D">
        <w:rPr>
          <w:rFonts w:asciiTheme="minorHAnsi" w:hAnsiTheme="minorHAnsi" w:cstheme="minorHAnsi"/>
          <w:sz w:val="22"/>
          <w:szCs w:val="22"/>
        </w:rPr>
        <w:t>)</w:t>
      </w:r>
      <w:r w:rsidR="008A01BA" w:rsidRPr="0021152D">
        <w:rPr>
          <w:rFonts w:asciiTheme="minorHAnsi" w:hAnsiTheme="minorHAnsi" w:cstheme="minorHAnsi"/>
          <w:sz w:val="22"/>
          <w:szCs w:val="22"/>
        </w:rPr>
        <w:t>;</w:t>
      </w:r>
    </w:p>
    <w:p w14:paraId="21C5E541" w14:textId="367F25F1" w:rsidR="005A73B7" w:rsidRPr="0021152D" w:rsidRDefault="005A73B7" w:rsidP="008A01BA">
      <w:pPr>
        <w:pStyle w:val="Affiliations"/>
        <w:autoSpaceDE w:val="0"/>
        <w:autoSpaceDN w:val="0"/>
        <w:adjustRightInd w:val="0"/>
        <w:spacing w:after="0" w:line="480" w:lineRule="auto"/>
        <w:ind w:right="0"/>
        <w:rPr>
          <w:rFonts w:asciiTheme="minorHAnsi" w:hAnsiTheme="minorHAnsi" w:cstheme="minorHAnsi"/>
          <w:sz w:val="22"/>
          <w:szCs w:val="22"/>
          <w:shd w:val="clear" w:color="auto" w:fill="FFFFFF"/>
        </w:rPr>
      </w:pPr>
      <w:r w:rsidRPr="0021152D">
        <w:rPr>
          <w:rFonts w:asciiTheme="minorHAnsi" w:hAnsiTheme="minorHAnsi" w:cstheme="minorHAnsi"/>
          <w:sz w:val="22"/>
          <w:szCs w:val="22"/>
          <w:shd w:val="clear" w:color="auto" w:fill="FFFFFF"/>
        </w:rPr>
        <w:t>Department of Public Health</w:t>
      </w:r>
      <w:r w:rsidR="00EA0EF0" w:rsidRPr="0021152D">
        <w:rPr>
          <w:rFonts w:asciiTheme="minorHAnsi" w:hAnsiTheme="minorHAnsi" w:cstheme="minorHAnsi"/>
          <w:sz w:val="22"/>
          <w:szCs w:val="22"/>
          <w:shd w:val="clear" w:color="auto" w:fill="FFFFFF"/>
        </w:rPr>
        <w:t>,</w:t>
      </w:r>
      <w:r w:rsidRPr="0021152D">
        <w:rPr>
          <w:rFonts w:asciiTheme="minorHAnsi" w:hAnsiTheme="minorHAnsi" w:cstheme="minorHAnsi"/>
          <w:sz w:val="22"/>
          <w:szCs w:val="22"/>
          <w:shd w:val="clear" w:color="auto" w:fill="FFFFFF"/>
        </w:rPr>
        <w:t xml:space="preserve"> University of </w:t>
      </w:r>
      <w:proofErr w:type="spellStart"/>
      <w:r w:rsidRPr="0021152D">
        <w:rPr>
          <w:rFonts w:asciiTheme="minorHAnsi" w:hAnsiTheme="minorHAnsi" w:cstheme="minorHAnsi"/>
          <w:sz w:val="22"/>
          <w:szCs w:val="22"/>
          <w:shd w:val="clear" w:color="auto" w:fill="FFFFFF"/>
        </w:rPr>
        <w:t>Makeni</w:t>
      </w:r>
      <w:proofErr w:type="spellEnd"/>
      <w:r w:rsidR="00EA0EF0" w:rsidRPr="0021152D">
        <w:rPr>
          <w:rFonts w:asciiTheme="minorHAnsi" w:hAnsiTheme="minorHAnsi" w:cstheme="minorHAnsi"/>
          <w:sz w:val="22"/>
          <w:szCs w:val="22"/>
          <w:shd w:val="clear" w:color="auto" w:fill="FFFFFF"/>
        </w:rPr>
        <w:t>. Sierra Leone</w:t>
      </w:r>
      <w:r w:rsidRPr="0021152D">
        <w:rPr>
          <w:rFonts w:asciiTheme="minorHAnsi" w:hAnsiTheme="minorHAnsi" w:cstheme="minorHAnsi"/>
          <w:sz w:val="22"/>
          <w:szCs w:val="22"/>
          <w:shd w:val="clear" w:color="auto" w:fill="FFFFFF"/>
        </w:rPr>
        <w:t xml:space="preserve"> (</w:t>
      </w:r>
      <w:r w:rsidR="005C54A0">
        <w:rPr>
          <w:rFonts w:asciiTheme="minorHAnsi" w:hAnsiTheme="minorHAnsi" w:cstheme="minorHAnsi"/>
          <w:sz w:val="22"/>
          <w:szCs w:val="22"/>
          <w:shd w:val="clear" w:color="auto" w:fill="FFFFFF"/>
        </w:rPr>
        <w:t xml:space="preserve">Prof </w:t>
      </w:r>
      <w:r w:rsidR="007D558E" w:rsidRPr="0021152D">
        <w:rPr>
          <w:rFonts w:asciiTheme="minorHAnsi" w:hAnsiTheme="minorHAnsi" w:cstheme="minorHAnsi"/>
          <w:sz w:val="22"/>
          <w:szCs w:val="22"/>
          <w:shd w:val="clear" w:color="auto" w:fill="FFFFFF"/>
        </w:rPr>
        <w:t xml:space="preserve">V </w:t>
      </w:r>
      <w:proofErr w:type="spellStart"/>
      <w:r w:rsidR="007D558E" w:rsidRPr="0021152D">
        <w:rPr>
          <w:rFonts w:asciiTheme="minorHAnsi" w:hAnsiTheme="minorHAnsi" w:cstheme="minorHAnsi"/>
          <w:sz w:val="22"/>
          <w:szCs w:val="22"/>
          <w:shd w:val="clear" w:color="auto" w:fill="FFFFFF"/>
        </w:rPr>
        <w:t>Colizzi</w:t>
      </w:r>
      <w:proofErr w:type="spellEnd"/>
      <w:r w:rsidR="007D558E" w:rsidRPr="0021152D">
        <w:rPr>
          <w:rFonts w:asciiTheme="minorHAnsi" w:hAnsiTheme="minorHAnsi" w:cstheme="minorHAnsi"/>
          <w:sz w:val="22"/>
          <w:szCs w:val="22"/>
          <w:shd w:val="clear" w:color="auto" w:fill="FFFFFF"/>
        </w:rPr>
        <w:t xml:space="preserve">, </w:t>
      </w:r>
      <w:r w:rsidRPr="0021152D">
        <w:rPr>
          <w:rFonts w:asciiTheme="minorHAnsi" w:hAnsiTheme="minorHAnsi" w:cstheme="minorHAnsi"/>
          <w:sz w:val="22"/>
          <w:szCs w:val="22"/>
          <w:shd w:val="clear" w:color="auto" w:fill="FFFFFF"/>
        </w:rPr>
        <w:t>R</w:t>
      </w:r>
      <w:r w:rsidR="008A01BA" w:rsidRPr="0021152D">
        <w:rPr>
          <w:rFonts w:asciiTheme="minorHAnsi" w:hAnsiTheme="minorHAnsi" w:cstheme="minorHAnsi"/>
          <w:sz w:val="22"/>
          <w:szCs w:val="22"/>
          <w:shd w:val="clear" w:color="auto" w:fill="FFFFFF"/>
        </w:rPr>
        <w:t>E</w:t>
      </w:r>
      <w:r w:rsidRPr="0021152D">
        <w:rPr>
          <w:rFonts w:asciiTheme="minorHAnsi" w:hAnsiTheme="minorHAnsi" w:cstheme="minorHAnsi"/>
          <w:sz w:val="22"/>
          <w:szCs w:val="22"/>
          <w:shd w:val="clear" w:color="auto" w:fill="FFFFFF"/>
        </w:rPr>
        <w:t xml:space="preserve"> </w:t>
      </w:r>
      <w:proofErr w:type="spellStart"/>
      <w:r w:rsidR="00EF70A5" w:rsidRPr="0021152D">
        <w:rPr>
          <w:rFonts w:asciiTheme="minorHAnsi" w:hAnsiTheme="minorHAnsi" w:cstheme="minorHAnsi"/>
          <w:sz w:val="22"/>
          <w:szCs w:val="22"/>
          <w:shd w:val="clear" w:color="auto" w:fill="FFFFFF"/>
        </w:rPr>
        <w:t>Guetiya</w:t>
      </w:r>
      <w:proofErr w:type="spellEnd"/>
      <w:r w:rsidR="00EF70A5" w:rsidRPr="0021152D">
        <w:rPr>
          <w:rFonts w:asciiTheme="minorHAnsi" w:hAnsiTheme="minorHAnsi" w:cstheme="minorHAnsi"/>
          <w:sz w:val="22"/>
          <w:szCs w:val="22"/>
          <w:shd w:val="clear" w:color="auto" w:fill="FFFFFF"/>
        </w:rPr>
        <w:t xml:space="preserve"> </w:t>
      </w:r>
      <w:proofErr w:type="spellStart"/>
      <w:r w:rsidRPr="0021152D">
        <w:rPr>
          <w:rFonts w:asciiTheme="minorHAnsi" w:hAnsiTheme="minorHAnsi" w:cstheme="minorHAnsi"/>
          <w:sz w:val="22"/>
          <w:szCs w:val="22"/>
          <w:shd w:val="clear" w:color="auto" w:fill="FFFFFF"/>
        </w:rPr>
        <w:t>Wadoum</w:t>
      </w:r>
      <w:proofErr w:type="spellEnd"/>
      <w:r w:rsidRPr="0021152D">
        <w:rPr>
          <w:rFonts w:asciiTheme="minorHAnsi" w:hAnsiTheme="minorHAnsi" w:cstheme="minorHAnsi"/>
          <w:sz w:val="22"/>
          <w:szCs w:val="22"/>
          <w:shd w:val="clear" w:color="auto" w:fill="FFFFFF"/>
        </w:rPr>
        <w:t>)</w:t>
      </w:r>
      <w:r w:rsidR="008A01BA" w:rsidRPr="0021152D">
        <w:rPr>
          <w:rFonts w:asciiTheme="minorHAnsi" w:hAnsiTheme="minorHAnsi" w:cstheme="minorHAnsi"/>
          <w:sz w:val="22"/>
          <w:szCs w:val="22"/>
          <w:shd w:val="clear" w:color="auto" w:fill="FFFFFF"/>
        </w:rPr>
        <w:t>;</w:t>
      </w:r>
    </w:p>
    <w:p w14:paraId="3FF8A4B6" w14:textId="430B4FF6" w:rsidR="00AB1940" w:rsidRPr="0021152D" w:rsidRDefault="00AB1940" w:rsidP="008A01BA">
      <w:pPr>
        <w:pStyle w:val="Affiliations"/>
        <w:autoSpaceDE w:val="0"/>
        <w:autoSpaceDN w:val="0"/>
        <w:adjustRightInd w:val="0"/>
        <w:spacing w:after="0" w:line="480" w:lineRule="auto"/>
        <w:ind w:right="0"/>
        <w:rPr>
          <w:rFonts w:asciiTheme="minorHAnsi" w:hAnsiTheme="minorHAnsi" w:cstheme="minorHAnsi"/>
          <w:sz w:val="22"/>
          <w:szCs w:val="22"/>
          <w:shd w:val="clear" w:color="auto" w:fill="FFFFFF"/>
        </w:rPr>
      </w:pPr>
      <w:r w:rsidRPr="0021152D">
        <w:rPr>
          <w:rFonts w:asciiTheme="minorHAnsi" w:hAnsiTheme="minorHAnsi" w:cstheme="minorHAnsi"/>
          <w:sz w:val="22"/>
          <w:szCs w:val="22"/>
          <w:shd w:val="clear" w:color="auto" w:fill="FFFFFF"/>
        </w:rPr>
        <w:t xml:space="preserve">Holy Spirit Hospital, </w:t>
      </w:r>
      <w:proofErr w:type="spellStart"/>
      <w:r w:rsidRPr="0021152D">
        <w:rPr>
          <w:rFonts w:asciiTheme="minorHAnsi" w:hAnsiTheme="minorHAnsi" w:cstheme="minorHAnsi"/>
          <w:sz w:val="22"/>
          <w:szCs w:val="22"/>
          <w:shd w:val="clear" w:color="auto" w:fill="FFFFFF"/>
        </w:rPr>
        <w:t>Makeni</w:t>
      </w:r>
      <w:proofErr w:type="spellEnd"/>
      <w:r w:rsidRPr="0021152D">
        <w:rPr>
          <w:rFonts w:asciiTheme="minorHAnsi" w:hAnsiTheme="minorHAnsi" w:cstheme="minorHAnsi"/>
          <w:sz w:val="22"/>
          <w:szCs w:val="22"/>
          <w:shd w:val="clear" w:color="auto" w:fill="FFFFFF"/>
        </w:rPr>
        <w:t>, Sierra Leone (</w:t>
      </w:r>
      <w:r w:rsidR="007D558E" w:rsidRPr="0021152D">
        <w:rPr>
          <w:rFonts w:asciiTheme="minorHAnsi" w:hAnsiTheme="minorHAnsi" w:cstheme="minorHAnsi"/>
          <w:sz w:val="22"/>
          <w:szCs w:val="22"/>
        </w:rPr>
        <w:t xml:space="preserve">C Montesano, </w:t>
      </w:r>
      <w:r w:rsidR="005C54A0">
        <w:rPr>
          <w:rFonts w:asciiTheme="minorHAnsi" w:hAnsiTheme="minorHAnsi" w:cstheme="minorHAnsi"/>
          <w:sz w:val="22"/>
          <w:szCs w:val="22"/>
        </w:rPr>
        <w:t xml:space="preserve">Prof </w:t>
      </w:r>
      <w:r w:rsidR="007D558E" w:rsidRPr="0021152D">
        <w:rPr>
          <w:rFonts w:asciiTheme="minorHAnsi" w:hAnsiTheme="minorHAnsi" w:cstheme="minorHAnsi"/>
          <w:sz w:val="22"/>
          <w:szCs w:val="22"/>
        </w:rPr>
        <w:t xml:space="preserve">V </w:t>
      </w:r>
      <w:proofErr w:type="spellStart"/>
      <w:r w:rsidR="007D558E" w:rsidRPr="0021152D">
        <w:rPr>
          <w:rFonts w:asciiTheme="minorHAnsi" w:hAnsiTheme="minorHAnsi" w:cstheme="minorHAnsi"/>
          <w:sz w:val="22"/>
          <w:szCs w:val="22"/>
        </w:rPr>
        <w:t>Colizzi</w:t>
      </w:r>
      <w:proofErr w:type="spellEnd"/>
      <w:r w:rsidR="007D558E" w:rsidRPr="0021152D">
        <w:rPr>
          <w:rFonts w:asciiTheme="minorHAnsi" w:hAnsiTheme="minorHAnsi" w:cstheme="minorHAnsi"/>
          <w:sz w:val="22"/>
          <w:szCs w:val="22"/>
        </w:rPr>
        <w:t xml:space="preserve">, RE </w:t>
      </w:r>
      <w:proofErr w:type="spellStart"/>
      <w:r w:rsidR="007D558E" w:rsidRPr="0021152D">
        <w:rPr>
          <w:rFonts w:asciiTheme="minorHAnsi" w:hAnsiTheme="minorHAnsi" w:cstheme="minorHAnsi"/>
          <w:sz w:val="22"/>
          <w:szCs w:val="22"/>
        </w:rPr>
        <w:t>Guetiya</w:t>
      </w:r>
      <w:proofErr w:type="spellEnd"/>
      <w:r w:rsidR="007D558E" w:rsidRPr="0021152D">
        <w:rPr>
          <w:rFonts w:asciiTheme="minorHAnsi" w:hAnsiTheme="minorHAnsi" w:cstheme="minorHAnsi"/>
          <w:sz w:val="22"/>
          <w:szCs w:val="22"/>
        </w:rPr>
        <w:t xml:space="preserve"> </w:t>
      </w:r>
      <w:proofErr w:type="spellStart"/>
      <w:r w:rsidR="007D558E" w:rsidRPr="0021152D">
        <w:rPr>
          <w:rFonts w:asciiTheme="minorHAnsi" w:hAnsiTheme="minorHAnsi" w:cstheme="minorHAnsi"/>
          <w:sz w:val="22"/>
          <w:szCs w:val="22"/>
        </w:rPr>
        <w:t>Wadoum</w:t>
      </w:r>
      <w:proofErr w:type="spellEnd"/>
      <w:r w:rsidRPr="0021152D">
        <w:rPr>
          <w:rFonts w:asciiTheme="minorHAnsi" w:hAnsiTheme="minorHAnsi" w:cstheme="minorHAnsi"/>
          <w:sz w:val="22"/>
          <w:szCs w:val="22"/>
          <w:shd w:val="clear" w:color="auto" w:fill="FFFFFF"/>
        </w:rPr>
        <w:t>)</w:t>
      </w:r>
    </w:p>
    <w:p w14:paraId="40D3B980" w14:textId="17226D32" w:rsidR="005A73B7" w:rsidRPr="0021152D" w:rsidRDefault="00083346" w:rsidP="008A01BA">
      <w:pPr>
        <w:pStyle w:val="Affiliations"/>
        <w:autoSpaceDE w:val="0"/>
        <w:autoSpaceDN w:val="0"/>
        <w:adjustRightInd w:val="0"/>
        <w:spacing w:after="0" w:line="480" w:lineRule="auto"/>
        <w:ind w:right="0"/>
        <w:rPr>
          <w:rFonts w:asciiTheme="minorHAnsi" w:hAnsiTheme="minorHAnsi" w:cstheme="minorHAnsi"/>
          <w:sz w:val="22"/>
          <w:szCs w:val="22"/>
          <w:shd w:val="clear" w:color="auto" w:fill="FFFFFF"/>
        </w:rPr>
      </w:pPr>
      <w:r w:rsidRPr="0021152D">
        <w:rPr>
          <w:rFonts w:asciiTheme="minorHAnsi" w:hAnsiTheme="minorHAnsi" w:cstheme="minorHAnsi"/>
          <w:sz w:val="22"/>
          <w:szCs w:val="22"/>
          <w:shd w:val="clear" w:color="auto" w:fill="FFFFFF"/>
        </w:rPr>
        <w:t xml:space="preserve">Virus Reference Department, </w:t>
      </w:r>
      <w:r w:rsidR="005A73B7" w:rsidRPr="0021152D">
        <w:rPr>
          <w:rFonts w:asciiTheme="minorHAnsi" w:hAnsiTheme="minorHAnsi" w:cstheme="minorHAnsi"/>
          <w:sz w:val="22"/>
          <w:szCs w:val="22"/>
          <w:shd w:val="clear" w:color="auto" w:fill="FFFFFF"/>
        </w:rPr>
        <w:t>Public Health England</w:t>
      </w:r>
      <w:r w:rsidR="00EA0EF0" w:rsidRPr="0021152D">
        <w:rPr>
          <w:rFonts w:asciiTheme="minorHAnsi" w:hAnsiTheme="minorHAnsi" w:cstheme="minorHAnsi"/>
          <w:sz w:val="22"/>
          <w:szCs w:val="22"/>
          <w:shd w:val="clear" w:color="auto" w:fill="FFFFFF"/>
        </w:rPr>
        <w:t>, UK</w:t>
      </w:r>
      <w:r w:rsidR="005A73B7" w:rsidRPr="0021152D">
        <w:rPr>
          <w:rFonts w:asciiTheme="minorHAnsi" w:hAnsiTheme="minorHAnsi" w:cstheme="minorHAnsi"/>
          <w:sz w:val="22"/>
          <w:szCs w:val="22"/>
          <w:shd w:val="clear" w:color="auto" w:fill="FFFFFF"/>
        </w:rPr>
        <w:t xml:space="preserve"> (S Dicks, D Samuel, </w:t>
      </w:r>
      <w:r w:rsidR="005C54A0">
        <w:rPr>
          <w:rFonts w:asciiTheme="minorHAnsi" w:hAnsiTheme="minorHAnsi" w:cstheme="minorHAnsi"/>
          <w:sz w:val="22"/>
          <w:szCs w:val="22"/>
          <w:shd w:val="clear" w:color="auto" w:fill="FFFFFF"/>
        </w:rPr>
        <w:t xml:space="preserve">Prof </w:t>
      </w:r>
      <w:r w:rsidR="005A73B7" w:rsidRPr="0021152D">
        <w:rPr>
          <w:rFonts w:asciiTheme="minorHAnsi" w:hAnsiTheme="minorHAnsi" w:cstheme="minorHAnsi"/>
          <w:sz w:val="22"/>
          <w:szCs w:val="22"/>
          <w:shd w:val="clear" w:color="auto" w:fill="FFFFFF"/>
        </w:rPr>
        <w:t>R</w:t>
      </w:r>
      <w:r w:rsidR="00366CF6" w:rsidRPr="0021152D">
        <w:rPr>
          <w:rFonts w:asciiTheme="minorHAnsi" w:hAnsiTheme="minorHAnsi" w:cstheme="minorHAnsi"/>
          <w:sz w:val="22"/>
          <w:szCs w:val="22"/>
          <w:shd w:val="clear" w:color="auto" w:fill="FFFFFF"/>
        </w:rPr>
        <w:t>S</w:t>
      </w:r>
      <w:r w:rsidR="005A73B7" w:rsidRPr="0021152D">
        <w:rPr>
          <w:rFonts w:asciiTheme="minorHAnsi" w:hAnsiTheme="minorHAnsi" w:cstheme="minorHAnsi"/>
          <w:sz w:val="22"/>
          <w:szCs w:val="22"/>
          <w:shd w:val="clear" w:color="auto" w:fill="FFFFFF"/>
        </w:rPr>
        <w:t xml:space="preserve"> </w:t>
      </w:r>
      <w:proofErr w:type="spellStart"/>
      <w:r w:rsidR="005A73B7" w:rsidRPr="0021152D">
        <w:rPr>
          <w:rFonts w:asciiTheme="minorHAnsi" w:hAnsiTheme="minorHAnsi" w:cstheme="minorHAnsi"/>
          <w:sz w:val="22"/>
          <w:szCs w:val="22"/>
          <w:shd w:val="clear" w:color="auto" w:fill="FFFFFF"/>
        </w:rPr>
        <w:t>Tedder</w:t>
      </w:r>
      <w:proofErr w:type="spellEnd"/>
      <w:r w:rsidRPr="0021152D">
        <w:rPr>
          <w:rFonts w:asciiTheme="minorHAnsi" w:hAnsiTheme="minorHAnsi" w:cstheme="minorHAnsi"/>
          <w:sz w:val="22"/>
          <w:szCs w:val="22"/>
          <w:shd w:val="clear" w:color="auto" w:fill="FFFFFF"/>
        </w:rPr>
        <w:t>)</w:t>
      </w:r>
    </w:p>
    <w:p w14:paraId="1580461C" w14:textId="29D33874" w:rsidR="005A73B7" w:rsidRPr="0021152D" w:rsidRDefault="00EA0EF0" w:rsidP="008A01BA">
      <w:pPr>
        <w:pStyle w:val="Affiliations"/>
        <w:autoSpaceDE w:val="0"/>
        <w:autoSpaceDN w:val="0"/>
        <w:adjustRightInd w:val="0"/>
        <w:spacing w:after="0" w:line="480" w:lineRule="auto"/>
        <w:ind w:right="0"/>
        <w:rPr>
          <w:rFonts w:asciiTheme="minorHAnsi" w:hAnsiTheme="minorHAnsi" w:cstheme="minorHAnsi"/>
          <w:sz w:val="22"/>
          <w:szCs w:val="22"/>
          <w:shd w:val="clear" w:color="auto" w:fill="FFFFFF"/>
        </w:rPr>
      </w:pPr>
      <w:r w:rsidRPr="0021152D">
        <w:rPr>
          <w:rFonts w:asciiTheme="minorHAnsi" w:hAnsiTheme="minorHAnsi" w:cstheme="minorHAnsi"/>
          <w:sz w:val="22"/>
          <w:szCs w:val="22"/>
          <w:shd w:val="clear" w:color="auto" w:fill="FFFFFF"/>
        </w:rPr>
        <w:t xml:space="preserve">Institute of Translational Medicine and National Institute for Health Research (NIHR) Health Protection Research Unit in Emerging and Zoonotic Infections, </w:t>
      </w:r>
      <w:r w:rsidR="00083346" w:rsidRPr="0021152D">
        <w:rPr>
          <w:rFonts w:asciiTheme="minorHAnsi" w:hAnsiTheme="minorHAnsi" w:cstheme="minorHAnsi"/>
          <w:sz w:val="22"/>
          <w:szCs w:val="22"/>
          <w:shd w:val="clear" w:color="auto" w:fill="FFFFFF"/>
        </w:rPr>
        <w:t>University of Liverpool</w:t>
      </w:r>
      <w:r w:rsidR="00434D1D" w:rsidRPr="0021152D">
        <w:rPr>
          <w:rFonts w:asciiTheme="minorHAnsi" w:hAnsiTheme="minorHAnsi" w:cstheme="minorHAnsi"/>
          <w:sz w:val="22"/>
          <w:szCs w:val="22"/>
          <w:shd w:val="clear" w:color="auto" w:fill="FFFFFF"/>
        </w:rPr>
        <w:t xml:space="preserve"> (J</w:t>
      </w:r>
      <w:r w:rsidR="00366CF6" w:rsidRPr="0021152D">
        <w:rPr>
          <w:rFonts w:asciiTheme="minorHAnsi" w:hAnsiTheme="minorHAnsi" w:cstheme="minorHAnsi"/>
          <w:sz w:val="22"/>
          <w:szCs w:val="22"/>
          <w:shd w:val="clear" w:color="auto" w:fill="FFFFFF"/>
        </w:rPr>
        <w:t>T</w:t>
      </w:r>
      <w:r w:rsidR="00434D1D" w:rsidRPr="0021152D">
        <w:rPr>
          <w:rFonts w:asciiTheme="minorHAnsi" w:hAnsiTheme="minorHAnsi" w:cstheme="minorHAnsi"/>
          <w:sz w:val="22"/>
          <w:szCs w:val="22"/>
          <w:shd w:val="clear" w:color="auto" w:fill="FFFFFF"/>
        </w:rPr>
        <w:t xml:space="preserve"> Scott, MG </w:t>
      </w:r>
      <w:proofErr w:type="spellStart"/>
      <w:r w:rsidR="00434D1D" w:rsidRPr="0021152D">
        <w:rPr>
          <w:rFonts w:asciiTheme="minorHAnsi" w:hAnsiTheme="minorHAnsi" w:cstheme="minorHAnsi"/>
          <w:sz w:val="22"/>
          <w:szCs w:val="22"/>
          <w:shd w:val="clear" w:color="auto" w:fill="FFFFFF"/>
        </w:rPr>
        <w:t>Semple</w:t>
      </w:r>
      <w:proofErr w:type="spellEnd"/>
      <w:r w:rsidR="00434D1D" w:rsidRPr="0021152D">
        <w:rPr>
          <w:rFonts w:asciiTheme="minorHAnsi" w:hAnsiTheme="minorHAnsi" w:cstheme="minorHAnsi"/>
          <w:sz w:val="22"/>
          <w:szCs w:val="22"/>
          <w:shd w:val="clear" w:color="auto" w:fill="FFFFFF"/>
        </w:rPr>
        <w:t>)</w:t>
      </w:r>
    </w:p>
    <w:p w14:paraId="750E5525" w14:textId="77777777" w:rsidR="009308E2" w:rsidRPr="0021152D" w:rsidRDefault="009308E2" w:rsidP="008A01BA">
      <w:pPr>
        <w:pStyle w:val="Affiliations"/>
        <w:autoSpaceDE w:val="0"/>
        <w:autoSpaceDN w:val="0"/>
        <w:adjustRightInd w:val="0"/>
        <w:spacing w:after="0" w:line="480" w:lineRule="auto"/>
        <w:ind w:right="0"/>
        <w:rPr>
          <w:rFonts w:asciiTheme="minorHAnsi" w:hAnsiTheme="minorHAnsi" w:cstheme="minorHAnsi"/>
          <w:sz w:val="22"/>
          <w:szCs w:val="22"/>
        </w:rPr>
      </w:pPr>
      <w:r w:rsidRPr="0021152D">
        <w:rPr>
          <w:rFonts w:asciiTheme="minorHAnsi" w:hAnsiTheme="minorHAnsi" w:cstheme="minorHAnsi"/>
          <w:sz w:val="22"/>
          <w:szCs w:val="22"/>
        </w:rPr>
        <w:t xml:space="preserve">Save the Children, London (F </w:t>
      </w:r>
      <w:proofErr w:type="spellStart"/>
      <w:r w:rsidRPr="0021152D">
        <w:rPr>
          <w:rFonts w:asciiTheme="minorHAnsi" w:hAnsiTheme="minorHAnsi" w:cstheme="minorHAnsi"/>
          <w:sz w:val="22"/>
          <w:szCs w:val="22"/>
        </w:rPr>
        <w:t>Checchi</w:t>
      </w:r>
      <w:proofErr w:type="spellEnd"/>
      <w:r w:rsidRPr="0021152D">
        <w:rPr>
          <w:rFonts w:asciiTheme="minorHAnsi" w:hAnsiTheme="minorHAnsi" w:cstheme="minorHAnsi"/>
          <w:sz w:val="22"/>
          <w:szCs w:val="22"/>
        </w:rPr>
        <w:t>)</w:t>
      </w:r>
    </w:p>
    <w:p w14:paraId="41E55664" w14:textId="77777777" w:rsidR="009308E2" w:rsidRPr="0021152D" w:rsidRDefault="009308E2" w:rsidP="008A01BA">
      <w:pPr>
        <w:spacing w:after="0" w:line="480" w:lineRule="auto"/>
        <w:rPr>
          <w:szCs w:val="24"/>
        </w:rPr>
      </w:pPr>
    </w:p>
    <w:p w14:paraId="16300E2D" w14:textId="77777777" w:rsidR="009308E2" w:rsidRPr="0021152D" w:rsidRDefault="009308E2" w:rsidP="008A01BA">
      <w:pPr>
        <w:spacing w:after="0" w:line="480" w:lineRule="auto"/>
        <w:rPr>
          <w:szCs w:val="24"/>
        </w:rPr>
      </w:pPr>
    </w:p>
    <w:p w14:paraId="2D8C0A62" w14:textId="77777777" w:rsidR="00F64A8E" w:rsidRPr="0021152D" w:rsidRDefault="00F64A8E" w:rsidP="008A01BA">
      <w:pPr>
        <w:spacing w:after="0" w:line="480" w:lineRule="auto"/>
        <w:rPr>
          <w:szCs w:val="24"/>
        </w:rPr>
      </w:pPr>
    </w:p>
    <w:p w14:paraId="70772837" w14:textId="77777777" w:rsidR="00401984" w:rsidRPr="0021152D" w:rsidRDefault="00F64A8E" w:rsidP="008A01BA">
      <w:pPr>
        <w:spacing w:after="0" w:line="480" w:lineRule="auto"/>
        <w:rPr>
          <w:rStyle w:val="Hyperlink"/>
          <w:color w:val="auto"/>
        </w:rPr>
      </w:pPr>
      <w:r w:rsidRPr="0021152D">
        <w:rPr>
          <w:rFonts w:cstheme="minorHAnsi"/>
        </w:rPr>
        <w:t>*</w:t>
      </w:r>
      <w:r w:rsidR="000831BF" w:rsidRPr="0021152D">
        <w:rPr>
          <w:rFonts w:cstheme="minorHAnsi"/>
        </w:rPr>
        <w:t>Corresponding author</w:t>
      </w:r>
      <w:r w:rsidRPr="0021152D">
        <w:rPr>
          <w:rFonts w:cstheme="minorHAnsi"/>
        </w:rPr>
        <w:t xml:space="preserve">, </w:t>
      </w:r>
      <w:proofErr w:type="spellStart"/>
      <w:r w:rsidR="00401984" w:rsidRPr="0021152D">
        <w:t>Prof.</w:t>
      </w:r>
      <w:proofErr w:type="spellEnd"/>
      <w:r w:rsidR="00401984" w:rsidRPr="0021152D">
        <w:t xml:space="preserve"> Judith Glynn: </w:t>
      </w:r>
      <w:proofErr w:type="spellStart"/>
      <w:r w:rsidR="00401984" w:rsidRPr="0021152D">
        <w:t>tel</w:t>
      </w:r>
      <w:proofErr w:type="spellEnd"/>
      <w:r w:rsidR="00401984" w:rsidRPr="0021152D">
        <w:t xml:space="preserve"> +44 207927 2423; </w:t>
      </w:r>
      <w:r w:rsidR="00401984" w:rsidRPr="0021152D">
        <w:rPr>
          <w:rFonts w:eastAsia="Calibri" w:cs="Times New Roman"/>
        </w:rPr>
        <w:t>e</w:t>
      </w:r>
      <w:r w:rsidR="00401984" w:rsidRPr="0021152D">
        <w:t xml:space="preserve">mail </w:t>
      </w:r>
      <w:hyperlink r:id="rId8" w:history="1">
        <w:r w:rsidR="00401984" w:rsidRPr="0021152D">
          <w:rPr>
            <w:rStyle w:val="Hyperlink"/>
            <w:color w:val="auto"/>
          </w:rPr>
          <w:t>judith.glynn@lshtm.ac.uk</w:t>
        </w:r>
      </w:hyperlink>
    </w:p>
    <w:p w14:paraId="264EC549" w14:textId="0A71D21B" w:rsidR="00401984" w:rsidRDefault="00401984" w:rsidP="008A01BA">
      <w:pPr>
        <w:spacing w:after="0" w:line="480" w:lineRule="auto"/>
        <w:rPr>
          <w:rFonts w:eastAsia="Calibri" w:cs="Times New Roman"/>
        </w:rPr>
      </w:pPr>
      <w:r w:rsidRPr="0021152D">
        <w:rPr>
          <w:rFonts w:eastAsia="Calibri" w:cs="Times New Roman"/>
        </w:rPr>
        <w:t xml:space="preserve">Professor of Infectious Disease Epidemiology, London School of Hygiene &amp; Tropical Medicine, Keppel St, London WC1E 7HT, UK. </w:t>
      </w:r>
    </w:p>
    <w:p w14:paraId="4B961F0D" w14:textId="77777777" w:rsidR="00714B92" w:rsidRPr="0021152D" w:rsidRDefault="00714B92" w:rsidP="008A01BA">
      <w:pPr>
        <w:spacing w:after="0" w:line="480" w:lineRule="auto"/>
        <w:rPr>
          <w:rFonts w:eastAsia="Calibri" w:cs="Times New Roman"/>
        </w:rPr>
      </w:pPr>
    </w:p>
    <w:p w14:paraId="36F34C60" w14:textId="11A46859" w:rsidR="00401984" w:rsidRPr="0021152D" w:rsidRDefault="007571D4" w:rsidP="008A01BA">
      <w:pPr>
        <w:spacing w:after="0" w:line="480" w:lineRule="auto"/>
        <w:rPr>
          <w:szCs w:val="24"/>
        </w:rPr>
      </w:pPr>
      <w:r w:rsidRPr="0021152D">
        <w:rPr>
          <w:rFonts w:cstheme="minorHAnsi"/>
          <w:vertAlign w:val="superscript"/>
        </w:rPr>
        <w:t>¶</w:t>
      </w:r>
      <w:r>
        <w:rPr>
          <w:rFonts w:cstheme="minorHAnsi"/>
        </w:rPr>
        <w:t xml:space="preserve"> D</w:t>
      </w:r>
      <w:r w:rsidR="00714B92">
        <w:rPr>
          <w:rFonts w:cstheme="minorHAnsi"/>
        </w:rPr>
        <w:t xml:space="preserve">r D Samuel died in </w:t>
      </w:r>
      <w:r w:rsidR="00AE0802">
        <w:rPr>
          <w:rFonts w:cstheme="minorHAnsi"/>
        </w:rPr>
        <w:t xml:space="preserve">April </w:t>
      </w:r>
      <w:r w:rsidR="00714B92">
        <w:rPr>
          <w:rFonts w:cstheme="minorHAnsi"/>
        </w:rPr>
        <w:t>201</w:t>
      </w:r>
      <w:r w:rsidR="00AE0802">
        <w:rPr>
          <w:rFonts w:cstheme="minorHAnsi"/>
        </w:rPr>
        <w:t>6</w:t>
      </w:r>
    </w:p>
    <w:p w14:paraId="2EC5C3F6" w14:textId="77777777" w:rsidR="0043106C" w:rsidRPr="0021152D" w:rsidRDefault="0043106C" w:rsidP="008A01BA">
      <w:pPr>
        <w:spacing w:after="0" w:line="480" w:lineRule="auto"/>
        <w:rPr>
          <w:b/>
        </w:rPr>
      </w:pPr>
    </w:p>
    <w:p w14:paraId="73FB79F9" w14:textId="77777777" w:rsidR="008F0FE7" w:rsidRPr="0021152D" w:rsidRDefault="008F0FE7" w:rsidP="008A01BA">
      <w:pPr>
        <w:spacing w:line="480" w:lineRule="auto"/>
        <w:rPr>
          <w:b/>
        </w:rPr>
      </w:pPr>
      <w:r w:rsidRPr="0021152D">
        <w:rPr>
          <w:b/>
        </w:rPr>
        <w:t xml:space="preserve">Word count: </w:t>
      </w:r>
    </w:p>
    <w:p w14:paraId="11833BD9" w14:textId="056B6B87" w:rsidR="008F0FE7" w:rsidRPr="0021152D" w:rsidRDefault="008F0FE7" w:rsidP="008A01BA">
      <w:pPr>
        <w:spacing w:line="480" w:lineRule="auto"/>
      </w:pPr>
      <w:r w:rsidRPr="0021152D">
        <w:t>Abstract 2</w:t>
      </w:r>
      <w:r w:rsidR="001D76B3">
        <w:t>50</w:t>
      </w:r>
    </w:p>
    <w:p w14:paraId="5862D3E3" w14:textId="299466DB" w:rsidR="00AE35D5" w:rsidRPr="0021152D" w:rsidRDefault="008F0FE7" w:rsidP="008A01BA">
      <w:pPr>
        <w:spacing w:line="480" w:lineRule="auto"/>
      </w:pPr>
      <w:proofErr w:type="gramStart"/>
      <w:r w:rsidRPr="0021152D">
        <w:t xml:space="preserve">Text </w:t>
      </w:r>
      <w:r w:rsidR="00044DA0">
        <w:t xml:space="preserve"> </w:t>
      </w:r>
      <w:r w:rsidR="00FE1814">
        <w:t>2999</w:t>
      </w:r>
      <w:proofErr w:type="gramEnd"/>
      <w:r w:rsidR="001D76B3">
        <w:t xml:space="preserve">, </w:t>
      </w:r>
      <w:r w:rsidR="00120856">
        <w:t>3</w:t>
      </w:r>
      <w:r w:rsidR="009E4089" w:rsidRPr="0021152D">
        <w:t xml:space="preserve"> tables 3 </w:t>
      </w:r>
      <w:r w:rsidR="00063B25" w:rsidRPr="0021152D">
        <w:t>figures + Appendix</w:t>
      </w:r>
    </w:p>
    <w:p w14:paraId="3ADEB713" w14:textId="2EF2C118" w:rsidR="00AE35D5" w:rsidRPr="0021152D" w:rsidRDefault="00705727" w:rsidP="008A01BA">
      <w:pPr>
        <w:spacing w:line="480" w:lineRule="auto"/>
      </w:pPr>
      <w:r>
        <w:t xml:space="preserve"> </w:t>
      </w:r>
    </w:p>
    <w:p w14:paraId="0D222581" w14:textId="77777777" w:rsidR="00AE35D5" w:rsidRPr="0021152D" w:rsidRDefault="00AE35D5" w:rsidP="008A01BA">
      <w:pPr>
        <w:spacing w:line="480" w:lineRule="auto"/>
      </w:pPr>
      <w:r w:rsidRPr="0021152D">
        <w:rPr>
          <w:i/>
        </w:rPr>
        <w:t>Funding</w:t>
      </w:r>
      <w:r w:rsidRPr="0021152D">
        <w:t>:</w:t>
      </w:r>
    </w:p>
    <w:p w14:paraId="720571EB" w14:textId="1FBF8899" w:rsidR="00AE35D5" w:rsidRPr="0021152D" w:rsidRDefault="00AE35D5" w:rsidP="008A01BA">
      <w:pPr>
        <w:spacing w:after="0" w:line="480" w:lineRule="auto"/>
        <w:rPr>
          <w:rFonts w:cstheme="minorHAnsi"/>
        </w:rPr>
      </w:pPr>
      <w:r w:rsidRPr="0021152D">
        <w:t xml:space="preserve">The study was funded by </w:t>
      </w:r>
      <w:r w:rsidR="007334C3">
        <w:t xml:space="preserve">grants (to Prof Glynn) from </w:t>
      </w:r>
      <w:r w:rsidRPr="0021152D">
        <w:t>Save the Children internal funds</w:t>
      </w:r>
      <w:r w:rsidR="00751EC7" w:rsidRPr="0021152D">
        <w:t xml:space="preserve"> and</w:t>
      </w:r>
      <w:r w:rsidRPr="0021152D">
        <w:t xml:space="preserve"> The </w:t>
      </w:r>
      <w:proofErr w:type="spellStart"/>
      <w:r w:rsidRPr="0021152D">
        <w:t>Wellcome</w:t>
      </w:r>
      <w:proofErr w:type="spellEnd"/>
      <w:r w:rsidRPr="0021152D">
        <w:t xml:space="preserve"> Trust's Enhancing Research Activity in Epidemic Situations (ERAES) programme (ER1502</w:t>
      </w:r>
      <w:r w:rsidR="00751EC7" w:rsidRPr="0021152D">
        <w:rPr>
          <w:rFonts w:cstheme="minorHAnsi"/>
        </w:rPr>
        <w:t>). G</w:t>
      </w:r>
      <w:r w:rsidRPr="0021152D">
        <w:rPr>
          <w:rFonts w:eastAsia="Times New Roman" w:cstheme="minorHAnsi"/>
          <w:shd w:val="clear" w:color="auto" w:fill="FFFFFF"/>
          <w:lang w:val="en-US"/>
        </w:rPr>
        <w:t>rant</w:t>
      </w:r>
      <w:r w:rsidR="001D5915" w:rsidRPr="0021152D">
        <w:rPr>
          <w:rFonts w:eastAsia="Times New Roman" w:cstheme="minorHAnsi"/>
          <w:shd w:val="clear" w:color="auto" w:fill="FFFFFF"/>
          <w:lang w:val="en-US"/>
        </w:rPr>
        <w:t>s</w:t>
      </w:r>
      <w:r w:rsidRPr="0021152D">
        <w:rPr>
          <w:rFonts w:eastAsia="Times New Roman" w:cstheme="minorHAnsi"/>
          <w:shd w:val="clear" w:color="auto" w:fill="FFFFFF"/>
          <w:lang w:val="en-US"/>
        </w:rPr>
        <w:t xml:space="preserve"> (to </w:t>
      </w:r>
      <w:proofErr w:type="spellStart"/>
      <w:r w:rsidRPr="0021152D">
        <w:rPr>
          <w:rFonts w:eastAsia="Times New Roman" w:cstheme="minorHAnsi"/>
          <w:shd w:val="clear" w:color="auto" w:fill="FFFFFF"/>
          <w:lang w:val="en-US"/>
        </w:rPr>
        <w:t>Dr</w:t>
      </w:r>
      <w:proofErr w:type="spellEnd"/>
      <w:r w:rsidRPr="0021152D">
        <w:rPr>
          <w:rFonts w:eastAsia="Times New Roman" w:cstheme="minorHAnsi"/>
          <w:shd w:val="clear" w:color="auto" w:fill="FFFFFF"/>
          <w:lang w:val="en-US"/>
        </w:rPr>
        <w:t xml:space="preserve"> </w:t>
      </w:r>
      <w:proofErr w:type="spellStart"/>
      <w:r w:rsidRPr="0021152D">
        <w:rPr>
          <w:rFonts w:eastAsia="Times New Roman" w:cstheme="minorHAnsi"/>
          <w:shd w:val="clear" w:color="auto" w:fill="FFFFFF"/>
          <w:lang w:val="en-US"/>
        </w:rPr>
        <w:t>Semple</w:t>
      </w:r>
      <w:proofErr w:type="spellEnd"/>
      <w:r w:rsidRPr="0021152D">
        <w:rPr>
          <w:rFonts w:eastAsia="Times New Roman" w:cstheme="minorHAnsi"/>
          <w:shd w:val="clear" w:color="auto" w:fill="FFFFFF"/>
          <w:lang w:val="en-US"/>
        </w:rPr>
        <w:t>) from the National Institute for Health Research (NIHR) Health Protection Research Unit in Emerging and Zoonotic Infections at the University of Liverpool</w:t>
      </w:r>
      <w:r w:rsidR="001D5915" w:rsidRPr="0021152D">
        <w:rPr>
          <w:rFonts w:eastAsia="Times New Roman" w:cstheme="minorHAnsi"/>
          <w:shd w:val="clear" w:color="auto" w:fill="FFFFFF"/>
          <w:lang w:val="en-US"/>
        </w:rPr>
        <w:t xml:space="preserve"> (</w:t>
      </w:r>
      <w:r w:rsidR="001D5915" w:rsidRPr="0021152D">
        <w:t xml:space="preserve">HPRU-2012-10117) and from the </w:t>
      </w:r>
      <w:proofErr w:type="spellStart"/>
      <w:r w:rsidR="001D5915" w:rsidRPr="0021152D">
        <w:t>Wellcome</w:t>
      </w:r>
      <w:proofErr w:type="spellEnd"/>
      <w:r w:rsidR="001D5915" w:rsidRPr="0021152D">
        <w:t xml:space="preserve"> Trust (WT-106491/Z/14/Z)</w:t>
      </w:r>
      <w:r w:rsidR="00751EC7" w:rsidRPr="0021152D">
        <w:t xml:space="preserve"> were instrumental in the early testing of the assay</w:t>
      </w:r>
      <w:r w:rsidR="001D5915" w:rsidRPr="0021152D">
        <w:t>.</w:t>
      </w:r>
    </w:p>
    <w:p w14:paraId="55F03D14" w14:textId="77777777" w:rsidR="00D96FC8" w:rsidRPr="0021152D" w:rsidRDefault="00D96FC8" w:rsidP="00D96FC8">
      <w:pPr>
        <w:rPr>
          <w:i/>
        </w:rPr>
      </w:pPr>
    </w:p>
    <w:p w14:paraId="7C641A14" w14:textId="77777777" w:rsidR="00D96FC8" w:rsidRPr="0021152D" w:rsidRDefault="00D96FC8" w:rsidP="00D96FC8">
      <w:pPr>
        <w:rPr>
          <w:i/>
        </w:rPr>
      </w:pPr>
      <w:r w:rsidRPr="0021152D">
        <w:rPr>
          <w:i/>
        </w:rPr>
        <w:t>Acknowledgements</w:t>
      </w:r>
    </w:p>
    <w:p w14:paraId="27496E19" w14:textId="4FABC4FE" w:rsidR="00D96FC8" w:rsidRPr="0021152D" w:rsidRDefault="00D96FC8" w:rsidP="00D96FC8">
      <w:pPr>
        <w:spacing w:line="480" w:lineRule="auto"/>
      </w:pPr>
      <w:r w:rsidRPr="0021152D">
        <w:t>We would like to thank all the participants for the time and thought they gave to the study, and Save the Children country office for their support. We also thank the Ministries of Health and Sanitation and of Social Welfare, Gender and Children's Affairs for their permission to carry out the study and support throughout.</w:t>
      </w:r>
      <w:r w:rsidR="005F191F" w:rsidRPr="0021152D">
        <w:t xml:space="preserve"> We thank </w:t>
      </w:r>
      <w:proofErr w:type="spellStart"/>
      <w:r w:rsidR="005F191F" w:rsidRPr="0021152D">
        <w:t>Diasorin</w:t>
      </w:r>
      <w:proofErr w:type="spellEnd"/>
      <w:r w:rsidR="005F191F" w:rsidRPr="0021152D">
        <w:t xml:space="preserve"> for the ELISA kit components.</w:t>
      </w:r>
      <w:r w:rsidR="00877CF9" w:rsidRPr="00877CF9">
        <w:rPr>
          <w:szCs w:val="24"/>
        </w:rPr>
        <w:t xml:space="preserve"> </w:t>
      </w:r>
      <w:r w:rsidR="00877CF9">
        <w:rPr>
          <w:szCs w:val="24"/>
        </w:rPr>
        <w:t xml:space="preserve">We acknowledge the major </w:t>
      </w:r>
      <w:r w:rsidR="00877CF9">
        <w:rPr>
          <w:szCs w:val="24"/>
        </w:rPr>
        <w:lastRenderedPageBreak/>
        <w:t xml:space="preserve">contribution of Dr </w:t>
      </w:r>
      <w:proofErr w:type="spellStart"/>
      <w:r w:rsidR="00877CF9">
        <w:rPr>
          <w:szCs w:val="24"/>
        </w:rPr>
        <w:t>Dhan</w:t>
      </w:r>
      <w:proofErr w:type="spellEnd"/>
      <w:r w:rsidR="00877CF9">
        <w:rPr>
          <w:szCs w:val="24"/>
        </w:rPr>
        <w:t xml:space="preserve"> Samuel, a</w:t>
      </w:r>
      <w:r w:rsidR="00877CF9" w:rsidRPr="0021152D">
        <w:rPr>
          <w:szCs w:val="24"/>
        </w:rPr>
        <w:t xml:space="preserve"> master in EBOV serology who sadly died before finalisation of the manuscript</w:t>
      </w:r>
      <w:r w:rsidR="00877CF9">
        <w:rPr>
          <w:szCs w:val="24"/>
        </w:rPr>
        <w:t>.</w:t>
      </w:r>
    </w:p>
    <w:p w14:paraId="4711803C" w14:textId="77777777" w:rsidR="00083346" w:rsidRPr="0021152D" w:rsidRDefault="00083346" w:rsidP="008A01BA">
      <w:pPr>
        <w:spacing w:line="480" w:lineRule="auto"/>
        <w:rPr>
          <w:b/>
        </w:rPr>
      </w:pPr>
      <w:r w:rsidRPr="0021152D">
        <w:rPr>
          <w:b/>
        </w:rPr>
        <w:br w:type="page"/>
      </w:r>
    </w:p>
    <w:p w14:paraId="05715EC2" w14:textId="43E004FE" w:rsidR="00B62B5E" w:rsidRPr="0021152D" w:rsidRDefault="00B62B5E" w:rsidP="008A01BA">
      <w:pPr>
        <w:spacing w:after="0" w:line="480" w:lineRule="auto"/>
        <w:rPr>
          <w:b/>
        </w:rPr>
      </w:pPr>
      <w:r w:rsidRPr="0021152D">
        <w:rPr>
          <w:b/>
        </w:rPr>
        <w:t>Abstract</w:t>
      </w:r>
      <w:r w:rsidR="008F0FE7" w:rsidRPr="0021152D">
        <w:rPr>
          <w:b/>
        </w:rPr>
        <w:t xml:space="preserve">  </w:t>
      </w:r>
    </w:p>
    <w:p w14:paraId="694CED99" w14:textId="77777777" w:rsidR="00B62B5E" w:rsidRPr="0021152D" w:rsidRDefault="00B62B5E" w:rsidP="008A01BA">
      <w:pPr>
        <w:spacing w:after="0" w:line="480" w:lineRule="auto"/>
        <w:rPr>
          <w:b/>
        </w:rPr>
      </w:pPr>
      <w:r w:rsidRPr="0021152D">
        <w:rPr>
          <w:b/>
        </w:rPr>
        <w:t>Background</w:t>
      </w:r>
    </w:p>
    <w:p w14:paraId="4743FE78" w14:textId="11E80A1C" w:rsidR="00815D4D" w:rsidRPr="0021152D" w:rsidRDefault="00950959" w:rsidP="008A01BA">
      <w:pPr>
        <w:spacing w:after="0" w:line="480" w:lineRule="auto"/>
      </w:pPr>
      <w:r w:rsidRPr="0021152D">
        <w:t xml:space="preserve">The frequency of asymptomatic infection with Ebola </w:t>
      </w:r>
      <w:r w:rsidR="00D03B55">
        <w:t xml:space="preserve">virus (EBOV) </w:t>
      </w:r>
      <w:r w:rsidRPr="0021152D">
        <w:t xml:space="preserve">is unclear: previous estimates vary and there is no standard test. </w:t>
      </w:r>
      <w:r w:rsidR="00044265" w:rsidRPr="0021152D">
        <w:t>Asymptomatic infection with E</w:t>
      </w:r>
      <w:r w:rsidR="00D03B55">
        <w:t>BOV</w:t>
      </w:r>
      <w:r w:rsidR="00044265" w:rsidRPr="0021152D">
        <w:t xml:space="preserve"> could </w:t>
      </w:r>
      <w:r w:rsidR="00815D4D" w:rsidRPr="0021152D">
        <w:t xml:space="preserve">contribute to </w:t>
      </w:r>
      <w:r w:rsidR="00FE7DFE" w:rsidRPr="0021152D">
        <w:t xml:space="preserve">population </w:t>
      </w:r>
      <w:r w:rsidR="00815D4D" w:rsidRPr="0021152D">
        <w:t>immunity</w:t>
      </w:r>
      <w:r w:rsidR="00541814" w:rsidRPr="0021152D">
        <w:t>,</w:t>
      </w:r>
      <w:r w:rsidR="00815D4D" w:rsidRPr="0021152D">
        <w:t xml:space="preserve"> </w:t>
      </w:r>
      <w:r w:rsidR="00FE7DFE" w:rsidRPr="0021152D">
        <w:t>reducing spread.</w:t>
      </w:r>
      <w:r w:rsidR="004139D8" w:rsidRPr="0021152D">
        <w:t xml:space="preserve"> If </w:t>
      </w:r>
      <w:r w:rsidR="00203DAB" w:rsidRPr="0021152D">
        <w:t xml:space="preserve">people with </w:t>
      </w:r>
      <w:r w:rsidR="00FE7DFE" w:rsidRPr="0021152D">
        <w:t>asymptomatic infection</w:t>
      </w:r>
      <w:r w:rsidR="00203DAB" w:rsidRPr="0021152D">
        <w:t xml:space="preserve"> are infectious it </w:t>
      </w:r>
      <w:r w:rsidR="00541814" w:rsidRPr="0021152D">
        <w:t xml:space="preserve">could explain </w:t>
      </w:r>
      <w:r w:rsidR="003C0240" w:rsidRPr="0021152D">
        <w:t>re-</w:t>
      </w:r>
      <w:r w:rsidR="00541814" w:rsidRPr="0021152D">
        <w:t>emergences</w:t>
      </w:r>
      <w:r w:rsidR="00FE7DFE" w:rsidRPr="0021152D">
        <w:t xml:space="preserve"> of Ebola</w:t>
      </w:r>
      <w:r w:rsidR="00541814" w:rsidRPr="0021152D">
        <w:t xml:space="preserve"> </w:t>
      </w:r>
      <w:r w:rsidR="00D03B55">
        <w:t xml:space="preserve">virus disease (EVD) </w:t>
      </w:r>
      <w:r w:rsidR="00541814" w:rsidRPr="0021152D">
        <w:t>with</w:t>
      </w:r>
      <w:r w:rsidR="009308E2" w:rsidRPr="0021152D">
        <w:t>out</w:t>
      </w:r>
      <w:r w:rsidR="00541814" w:rsidRPr="0021152D">
        <w:t xml:space="preserve"> known contact. </w:t>
      </w:r>
    </w:p>
    <w:p w14:paraId="16860D0D" w14:textId="77777777" w:rsidR="00657F61" w:rsidRPr="0021152D" w:rsidRDefault="00815D4D" w:rsidP="008A01BA">
      <w:pPr>
        <w:spacing w:after="0" w:line="480" w:lineRule="auto"/>
      </w:pPr>
      <w:r w:rsidRPr="0021152D">
        <w:t xml:space="preserve"> </w:t>
      </w:r>
    </w:p>
    <w:p w14:paraId="2FAF5BD4" w14:textId="77777777" w:rsidR="00B62B5E" w:rsidRPr="0021152D" w:rsidRDefault="00B62B5E" w:rsidP="008A01BA">
      <w:pPr>
        <w:spacing w:after="0" w:line="480" w:lineRule="auto"/>
        <w:rPr>
          <w:b/>
        </w:rPr>
      </w:pPr>
      <w:r w:rsidRPr="0021152D">
        <w:rPr>
          <w:b/>
        </w:rPr>
        <w:t>Methods</w:t>
      </w:r>
    </w:p>
    <w:p w14:paraId="75629F04" w14:textId="3421FCF2" w:rsidR="00815D4D" w:rsidRPr="0021152D" w:rsidRDefault="00815D4D" w:rsidP="008A01BA">
      <w:pPr>
        <w:spacing w:after="0" w:line="480" w:lineRule="auto"/>
      </w:pPr>
      <w:r w:rsidRPr="0021152D">
        <w:t xml:space="preserve">We validated a new oral fluid </w:t>
      </w:r>
      <w:r w:rsidR="00541814" w:rsidRPr="0021152D">
        <w:t xml:space="preserve">anti-glycoprotein </w:t>
      </w:r>
      <w:r w:rsidRPr="0021152D">
        <w:t xml:space="preserve">IgG capture assay </w:t>
      </w:r>
      <w:r w:rsidR="001F7A01" w:rsidRPr="0021152D">
        <w:t xml:space="preserve">among </w:t>
      </w:r>
      <w:r w:rsidR="00D976F9" w:rsidRPr="0021152D">
        <w:t xml:space="preserve">survivors from Kerry Town Ebola Treatment Centre, and </w:t>
      </w:r>
      <w:r w:rsidRPr="0021152D">
        <w:t xml:space="preserve">controls from </w:t>
      </w:r>
      <w:r w:rsidR="004139D8" w:rsidRPr="0021152D">
        <w:t>communities</w:t>
      </w:r>
      <w:r w:rsidRPr="0021152D">
        <w:t xml:space="preserve"> unaffected by E</w:t>
      </w:r>
      <w:r w:rsidR="00D03B55">
        <w:t>VD</w:t>
      </w:r>
      <w:r w:rsidRPr="0021152D">
        <w:t xml:space="preserve"> in Sierra Leone</w:t>
      </w:r>
      <w:r w:rsidR="001F286F" w:rsidRPr="0021152D">
        <w:t xml:space="preserve">. We </w:t>
      </w:r>
      <w:r w:rsidR="008F0FE7" w:rsidRPr="0021152D">
        <w:t xml:space="preserve">then </w:t>
      </w:r>
      <w:r w:rsidRPr="0021152D">
        <w:t>assess</w:t>
      </w:r>
      <w:r w:rsidR="008F0FE7" w:rsidRPr="0021152D">
        <w:t>ed</w:t>
      </w:r>
      <w:r w:rsidRPr="0021152D">
        <w:t xml:space="preserve"> the </w:t>
      </w:r>
      <w:proofErr w:type="spellStart"/>
      <w:r w:rsidR="00203DAB" w:rsidRPr="0021152D">
        <w:t>sero</w:t>
      </w:r>
      <w:r w:rsidRPr="0021152D">
        <w:t>prevalence</w:t>
      </w:r>
      <w:proofErr w:type="spellEnd"/>
      <w:r w:rsidRPr="0021152D">
        <w:t xml:space="preserve"> of </w:t>
      </w:r>
      <w:r w:rsidR="00D03B55">
        <w:t>antibodies to EBOV</w:t>
      </w:r>
      <w:r w:rsidR="00203DAB" w:rsidRPr="0021152D">
        <w:t xml:space="preserve"> in </w:t>
      </w:r>
      <w:r w:rsidR="0017243C" w:rsidRPr="0021152D">
        <w:t xml:space="preserve">a cross-sectional study of </w:t>
      </w:r>
      <w:r w:rsidRPr="0021152D">
        <w:t xml:space="preserve">household contacts of the survivors. </w:t>
      </w:r>
      <w:r w:rsidR="00577DFD" w:rsidRPr="0021152D">
        <w:t xml:space="preserve">All </w:t>
      </w:r>
      <w:r w:rsidR="004139D8" w:rsidRPr="0021152D">
        <w:t xml:space="preserve">household </w:t>
      </w:r>
      <w:r w:rsidR="00577DFD" w:rsidRPr="0021152D">
        <w:t xml:space="preserve">members </w:t>
      </w:r>
      <w:r w:rsidRPr="0021152D">
        <w:t>were interviewed</w:t>
      </w:r>
      <w:r w:rsidR="00D03B55">
        <w:t xml:space="preserve">. </w:t>
      </w:r>
      <w:r w:rsidR="00A57973" w:rsidRPr="0021152D">
        <w:t>Two</w:t>
      </w:r>
      <w:r w:rsidR="004139D8" w:rsidRPr="0021152D">
        <w:t xml:space="preserve"> reactive</w:t>
      </w:r>
      <w:r w:rsidRPr="0021152D">
        <w:t xml:space="preserve"> test</w:t>
      </w:r>
      <w:r w:rsidR="00A57973" w:rsidRPr="0021152D">
        <w:t>s</w:t>
      </w:r>
      <w:r w:rsidRPr="0021152D">
        <w:t xml:space="preserve"> </w:t>
      </w:r>
      <w:r w:rsidR="00A57973" w:rsidRPr="0021152D">
        <w:t>were</w:t>
      </w:r>
      <w:r w:rsidRPr="0021152D">
        <w:t xml:space="preserve"> required for a positive result</w:t>
      </w:r>
      <w:r w:rsidR="00732E56">
        <w:t>,</w:t>
      </w:r>
      <w:r w:rsidRPr="0021152D">
        <w:t xml:space="preserve"> </w:t>
      </w:r>
      <w:r w:rsidR="00A72A6E" w:rsidRPr="0021152D">
        <w:t xml:space="preserve">with </w:t>
      </w:r>
      <w:r w:rsidRPr="0021152D">
        <w:t xml:space="preserve">a third test </w:t>
      </w:r>
      <w:r w:rsidR="008F0FE7" w:rsidRPr="0021152D">
        <w:t xml:space="preserve">to resolve </w:t>
      </w:r>
      <w:r w:rsidRPr="0021152D">
        <w:t xml:space="preserve">any </w:t>
      </w:r>
      <w:r w:rsidR="008F0FE7" w:rsidRPr="0021152D">
        <w:t>discrepancies</w:t>
      </w:r>
      <w:r w:rsidRPr="0021152D">
        <w:t>.</w:t>
      </w:r>
    </w:p>
    <w:p w14:paraId="637B55D6" w14:textId="77777777" w:rsidR="005E2D08" w:rsidRPr="0021152D" w:rsidRDefault="005E2D08" w:rsidP="008A01BA">
      <w:pPr>
        <w:spacing w:after="0" w:line="480" w:lineRule="auto"/>
      </w:pPr>
    </w:p>
    <w:p w14:paraId="0D98D67A" w14:textId="5BA653C7" w:rsidR="00D43ABC" w:rsidRPr="0021152D" w:rsidRDefault="00751EC7" w:rsidP="008A01BA">
      <w:pPr>
        <w:spacing w:after="0" w:line="480" w:lineRule="auto"/>
        <w:rPr>
          <w:b/>
        </w:rPr>
      </w:pPr>
      <w:r w:rsidRPr="0021152D">
        <w:rPr>
          <w:b/>
        </w:rPr>
        <w:t>Finding</w:t>
      </w:r>
      <w:r w:rsidR="00B62B5E" w:rsidRPr="0021152D">
        <w:rPr>
          <w:b/>
        </w:rPr>
        <w:t>s</w:t>
      </w:r>
    </w:p>
    <w:p w14:paraId="3B68B0BB" w14:textId="16F1ABDB" w:rsidR="00B62B5E" w:rsidRPr="0021152D" w:rsidRDefault="00815D4D" w:rsidP="008A01BA">
      <w:pPr>
        <w:spacing w:after="0" w:line="480" w:lineRule="auto"/>
      </w:pPr>
      <w:r w:rsidRPr="0021152D">
        <w:t>The assay had a specificity of 100% (339/339 controls tested negative) and sensitivity of 96% (</w:t>
      </w:r>
      <w:r w:rsidR="00D43ABC" w:rsidRPr="0021152D">
        <w:t>93/97</w:t>
      </w:r>
      <w:r w:rsidRPr="0021152D">
        <w:t xml:space="preserve"> </w:t>
      </w:r>
      <w:r w:rsidR="005B63FF" w:rsidRPr="00B57DB5">
        <w:t>PCR</w:t>
      </w:r>
      <w:r w:rsidR="00E16634" w:rsidRPr="00B57DB5">
        <w:t>-confirmed</w:t>
      </w:r>
      <w:r w:rsidR="00E16634">
        <w:t xml:space="preserve"> </w:t>
      </w:r>
      <w:r w:rsidRPr="0021152D">
        <w:t xml:space="preserve">survivors tested positive). </w:t>
      </w:r>
      <w:r w:rsidR="0065077F" w:rsidRPr="0021152D">
        <w:t>Of</w:t>
      </w:r>
      <w:r w:rsidRPr="0021152D">
        <w:t xml:space="preserve"> household contacts </w:t>
      </w:r>
      <w:r w:rsidR="00BE7376" w:rsidRPr="0021152D">
        <w:t>not diagnosed with E</w:t>
      </w:r>
      <w:r w:rsidR="00D03B55">
        <w:t>VD</w:t>
      </w:r>
      <w:r w:rsidR="00BE7376" w:rsidRPr="0021152D">
        <w:t xml:space="preserve">, </w:t>
      </w:r>
      <w:r w:rsidR="00774323" w:rsidRPr="0021152D">
        <w:t>48% had high level</w:t>
      </w:r>
      <w:r w:rsidR="00630FB3" w:rsidRPr="0021152D">
        <w:t xml:space="preserve"> </w:t>
      </w:r>
      <w:r w:rsidR="00774323" w:rsidRPr="0021152D">
        <w:t xml:space="preserve">exposure (direct contact with a corpse, </w:t>
      </w:r>
      <w:r w:rsidR="004A0B26" w:rsidRPr="0021152D">
        <w:t xml:space="preserve">body </w:t>
      </w:r>
      <w:r w:rsidR="00774323" w:rsidRPr="0021152D">
        <w:t xml:space="preserve">fluids or a case with diarrhoea, vomiting or bleeding). </w:t>
      </w:r>
      <w:r w:rsidR="00911D19" w:rsidRPr="0021152D">
        <w:t xml:space="preserve"> Among the contacts, 12.0% (</w:t>
      </w:r>
      <w:r w:rsidR="00C62754" w:rsidRPr="0021152D">
        <w:t>11/92</w:t>
      </w:r>
      <w:r w:rsidR="00911D19" w:rsidRPr="0021152D">
        <w:t>)</w:t>
      </w:r>
      <w:r w:rsidR="00C62754" w:rsidRPr="0021152D">
        <w:t xml:space="preserve"> </w:t>
      </w:r>
      <w:r w:rsidR="009870E8" w:rsidRPr="0021152D">
        <w:t>w</w:t>
      </w:r>
      <w:r w:rsidR="008F0FE7" w:rsidRPr="0021152D">
        <w:t>ith</w:t>
      </w:r>
      <w:r w:rsidR="00C62754" w:rsidRPr="0021152D">
        <w:t xml:space="preserve"> symptoms </w:t>
      </w:r>
      <w:r w:rsidR="00D03B55">
        <w:t xml:space="preserve">at the time other household members had EVD, </w:t>
      </w:r>
      <w:r w:rsidR="00C62754" w:rsidRPr="0021152D">
        <w:t xml:space="preserve">and 2.6% (10/389) </w:t>
      </w:r>
      <w:r w:rsidR="008F0FE7" w:rsidRPr="0021152D">
        <w:t xml:space="preserve">with </w:t>
      </w:r>
      <w:r w:rsidR="00C62754" w:rsidRPr="0021152D">
        <w:t xml:space="preserve">no symptoms </w:t>
      </w:r>
      <w:r w:rsidR="008F0FE7" w:rsidRPr="0021152D">
        <w:t>tested</w:t>
      </w:r>
      <w:r w:rsidR="00C62754" w:rsidRPr="0021152D">
        <w:t xml:space="preserve"> positive. </w:t>
      </w:r>
      <w:r w:rsidR="001F7A01" w:rsidRPr="0021152D">
        <w:t xml:space="preserve">Among asymptomatic contacts, </w:t>
      </w:r>
      <w:proofErr w:type="spellStart"/>
      <w:r w:rsidR="00203DAB" w:rsidRPr="0021152D">
        <w:t>sero</w:t>
      </w:r>
      <w:r w:rsidR="008F0FE7" w:rsidRPr="0021152D">
        <w:t>positivity</w:t>
      </w:r>
      <w:proofErr w:type="spellEnd"/>
      <w:r w:rsidR="001F286F" w:rsidRPr="0021152D">
        <w:t xml:space="preserve"> was</w:t>
      </w:r>
      <w:r w:rsidR="00C62754" w:rsidRPr="0021152D">
        <w:t xml:space="preserve"> </w:t>
      </w:r>
      <w:r w:rsidR="001F7A01" w:rsidRPr="0021152D">
        <w:t>weakly correlated with exposure level</w:t>
      </w:r>
      <w:r w:rsidR="00C62754" w:rsidRPr="0021152D">
        <w:t xml:space="preserve">. </w:t>
      </w:r>
    </w:p>
    <w:p w14:paraId="3A50C86E" w14:textId="77777777" w:rsidR="00774323" w:rsidRPr="0021152D" w:rsidRDefault="00774323" w:rsidP="008A01BA">
      <w:pPr>
        <w:spacing w:after="0" w:line="480" w:lineRule="auto"/>
      </w:pPr>
    </w:p>
    <w:p w14:paraId="4825FD46" w14:textId="6AD96261" w:rsidR="00B62B5E" w:rsidRPr="0021152D" w:rsidRDefault="00751EC7" w:rsidP="008A01BA">
      <w:pPr>
        <w:spacing w:after="0" w:line="480" w:lineRule="auto"/>
        <w:rPr>
          <w:b/>
        </w:rPr>
      </w:pPr>
      <w:r w:rsidRPr="0021152D">
        <w:rPr>
          <w:b/>
        </w:rPr>
        <w:t>Interpretation</w:t>
      </w:r>
    </w:p>
    <w:p w14:paraId="03D3AE4A" w14:textId="505A9F2A" w:rsidR="00E27315" w:rsidRPr="0021152D" w:rsidRDefault="003D21F4" w:rsidP="008A01BA">
      <w:pPr>
        <w:spacing w:after="0" w:line="480" w:lineRule="auto"/>
      </w:pPr>
      <w:r w:rsidRPr="0021152D">
        <w:t>Th</w:t>
      </w:r>
      <w:r w:rsidR="00E27315" w:rsidRPr="0021152D">
        <w:t>is</w:t>
      </w:r>
      <w:r w:rsidRPr="0021152D">
        <w:t xml:space="preserve"> </w:t>
      </w:r>
      <w:r w:rsidR="00773C87" w:rsidRPr="0021152D">
        <w:t xml:space="preserve">new </w:t>
      </w:r>
      <w:r w:rsidRPr="0021152D">
        <w:t>high</w:t>
      </w:r>
      <w:r w:rsidR="00773C87" w:rsidRPr="0021152D">
        <w:t>ly</w:t>
      </w:r>
      <w:r w:rsidRPr="0021152D">
        <w:t xml:space="preserve"> specific and sensitiv</w:t>
      </w:r>
      <w:r w:rsidR="00773C87" w:rsidRPr="0021152D">
        <w:t>e assay</w:t>
      </w:r>
      <w:r w:rsidR="00E27315" w:rsidRPr="0021152D">
        <w:t xml:space="preserve"> showed a</w:t>
      </w:r>
      <w:r w:rsidRPr="0021152D">
        <w:t xml:space="preserve">symptomatic infection </w:t>
      </w:r>
      <w:r w:rsidR="00E27315" w:rsidRPr="0021152D">
        <w:t>with E</w:t>
      </w:r>
      <w:r w:rsidR="00D03B55">
        <w:t>BOV</w:t>
      </w:r>
      <w:r w:rsidR="00E27315" w:rsidRPr="0021152D">
        <w:t xml:space="preserve"> </w:t>
      </w:r>
      <w:r w:rsidRPr="0021152D">
        <w:t>was uncommon</w:t>
      </w:r>
      <w:r w:rsidR="00B8116A" w:rsidRPr="0021152D">
        <w:t xml:space="preserve"> despite high </w:t>
      </w:r>
      <w:r w:rsidRPr="0021152D">
        <w:t>exposure</w:t>
      </w:r>
      <w:r w:rsidR="00E27315" w:rsidRPr="0021152D">
        <w:t>. The low prevalence suggests asymptomatic infection contributes little to herd immunity in Ebola, and even if infectious, would account for few transmissions.</w:t>
      </w:r>
    </w:p>
    <w:p w14:paraId="636EDDF9" w14:textId="77777777" w:rsidR="00751EC7" w:rsidRPr="0021152D" w:rsidRDefault="00751EC7" w:rsidP="008A01BA">
      <w:pPr>
        <w:spacing w:after="0" w:line="480" w:lineRule="auto"/>
      </w:pPr>
    </w:p>
    <w:p w14:paraId="090108DF" w14:textId="77777777" w:rsidR="00751EC7" w:rsidRPr="0021152D" w:rsidRDefault="00751EC7">
      <w:pPr>
        <w:rPr>
          <w:b/>
        </w:rPr>
      </w:pPr>
      <w:r w:rsidRPr="0021152D">
        <w:rPr>
          <w:b/>
        </w:rPr>
        <w:t>Funding</w:t>
      </w:r>
    </w:p>
    <w:p w14:paraId="586A1702" w14:textId="77777777" w:rsidR="00773C87" w:rsidRPr="0021152D" w:rsidRDefault="00751EC7">
      <w:proofErr w:type="spellStart"/>
      <w:r w:rsidRPr="0021152D">
        <w:t>Wellcome</w:t>
      </w:r>
      <w:proofErr w:type="spellEnd"/>
      <w:r w:rsidRPr="0021152D">
        <w:t xml:space="preserve"> Trust ERAES Programme, Save the Children. </w:t>
      </w:r>
    </w:p>
    <w:p w14:paraId="49B4CAC5" w14:textId="77777777" w:rsidR="00773C87" w:rsidRPr="0021152D" w:rsidRDefault="00773C87"/>
    <w:p w14:paraId="0F9C8BCE" w14:textId="77777777" w:rsidR="003E245D" w:rsidRDefault="003E245D" w:rsidP="0032239B">
      <w:pPr>
        <w:spacing w:after="0" w:line="480" w:lineRule="auto"/>
        <w:rPr>
          <w:b/>
        </w:rPr>
      </w:pPr>
    </w:p>
    <w:p w14:paraId="3F5F7240" w14:textId="77777777" w:rsidR="003E245D" w:rsidRDefault="003E245D" w:rsidP="0032239B">
      <w:pPr>
        <w:spacing w:after="0" w:line="480" w:lineRule="auto"/>
        <w:rPr>
          <w:b/>
        </w:rPr>
      </w:pPr>
    </w:p>
    <w:p w14:paraId="6A7E250A" w14:textId="560CAD41" w:rsidR="00773C87" w:rsidRPr="0021152D" w:rsidRDefault="00773C87" w:rsidP="0032239B">
      <w:pPr>
        <w:spacing w:after="0" w:line="480" w:lineRule="auto"/>
        <w:rPr>
          <w:b/>
        </w:rPr>
      </w:pPr>
      <w:r w:rsidRPr="0021152D">
        <w:rPr>
          <w:b/>
        </w:rPr>
        <w:t>Research in context</w:t>
      </w:r>
    </w:p>
    <w:p w14:paraId="697FA7A1" w14:textId="77777777" w:rsidR="0032239B" w:rsidRPr="0021152D" w:rsidRDefault="0032239B" w:rsidP="0032239B">
      <w:pPr>
        <w:spacing w:after="0" w:line="480" w:lineRule="auto"/>
        <w:rPr>
          <w:b/>
        </w:rPr>
      </w:pPr>
    </w:p>
    <w:p w14:paraId="49600BB2" w14:textId="53D02074" w:rsidR="00773C87" w:rsidRPr="0021152D" w:rsidRDefault="00773C87" w:rsidP="0032239B">
      <w:pPr>
        <w:spacing w:after="0" w:line="480" w:lineRule="auto"/>
        <w:rPr>
          <w:b/>
        </w:rPr>
      </w:pPr>
      <w:r w:rsidRPr="0021152D">
        <w:rPr>
          <w:b/>
        </w:rPr>
        <w:t>Evidence before this study</w:t>
      </w:r>
    </w:p>
    <w:p w14:paraId="34936CEB" w14:textId="6FFBA9D5" w:rsidR="004D49C6" w:rsidRDefault="00F55DBB" w:rsidP="004D49C6">
      <w:pPr>
        <w:pStyle w:val="NormalWeb"/>
        <w:spacing w:before="0" w:beforeAutospacing="0" w:after="120" w:afterAutospacing="0" w:line="480" w:lineRule="auto"/>
      </w:pPr>
      <w:r w:rsidRPr="0021152D">
        <w:t xml:space="preserve">We conducted a systematic review of studies of </w:t>
      </w:r>
      <w:proofErr w:type="spellStart"/>
      <w:r w:rsidRPr="0021152D">
        <w:t>seroprevalence</w:t>
      </w:r>
      <w:proofErr w:type="spellEnd"/>
      <w:r w:rsidRPr="0021152D">
        <w:t xml:space="preserve"> of antibodies</w:t>
      </w:r>
      <w:r w:rsidR="00D03B55">
        <w:t xml:space="preserve"> to Ebola virus</w:t>
      </w:r>
      <w:r w:rsidRPr="0021152D">
        <w:t>.</w:t>
      </w:r>
      <w:r w:rsidR="004D49C6" w:rsidRPr="004D49C6">
        <w:t xml:space="preserve"> </w:t>
      </w:r>
      <w:r w:rsidR="004D49C6">
        <w:t xml:space="preserve">We searched PubMed and Web of Science </w:t>
      </w:r>
      <w:r w:rsidR="00F303F5">
        <w:t xml:space="preserve">using the </w:t>
      </w:r>
      <w:r w:rsidR="004D49C6">
        <w:t xml:space="preserve">search string </w:t>
      </w:r>
      <w:r w:rsidR="00F303F5">
        <w:t>“</w:t>
      </w:r>
      <w:proofErr w:type="spellStart"/>
      <w:r w:rsidR="004D49C6" w:rsidRPr="00D74D23">
        <w:t>ebola</w:t>
      </w:r>
      <w:proofErr w:type="spellEnd"/>
      <w:r w:rsidR="004D49C6" w:rsidRPr="00D74D23">
        <w:t xml:space="preserve"> AND (</w:t>
      </w:r>
      <w:proofErr w:type="spellStart"/>
      <w:r w:rsidR="004D49C6" w:rsidRPr="00D74D23">
        <w:t>asymptom</w:t>
      </w:r>
      <w:proofErr w:type="spellEnd"/>
      <w:r w:rsidR="004D49C6" w:rsidRPr="00D74D23">
        <w:t xml:space="preserve">* OR </w:t>
      </w:r>
      <w:proofErr w:type="spellStart"/>
      <w:r w:rsidR="004D49C6" w:rsidRPr="00D74D23">
        <w:t>antibod</w:t>
      </w:r>
      <w:proofErr w:type="spellEnd"/>
      <w:r w:rsidR="004D49C6" w:rsidRPr="00D74D23">
        <w:t xml:space="preserve">* OR IgG OR </w:t>
      </w:r>
      <w:proofErr w:type="spellStart"/>
      <w:r w:rsidR="004D49C6" w:rsidRPr="00D74D23">
        <w:t>immun</w:t>
      </w:r>
      <w:proofErr w:type="spellEnd"/>
      <w:r w:rsidR="004D49C6" w:rsidRPr="00D74D23">
        <w:t xml:space="preserve">* OR ELISA OR </w:t>
      </w:r>
      <w:proofErr w:type="spellStart"/>
      <w:r w:rsidR="004D49C6" w:rsidRPr="00D74D23">
        <w:t>serol</w:t>
      </w:r>
      <w:proofErr w:type="spellEnd"/>
      <w:r w:rsidR="004D49C6" w:rsidRPr="00D74D23">
        <w:t xml:space="preserve">*) NOT </w:t>
      </w:r>
      <w:proofErr w:type="spellStart"/>
      <w:r w:rsidR="004D49C6" w:rsidRPr="00D74D23">
        <w:t>vacc</w:t>
      </w:r>
      <w:proofErr w:type="spellEnd"/>
      <w:r w:rsidR="004D49C6" w:rsidRPr="00D74D23">
        <w:t xml:space="preserve">* NOT </w:t>
      </w:r>
      <w:proofErr w:type="spellStart"/>
      <w:r w:rsidR="004D49C6" w:rsidRPr="00D74D23">
        <w:t>immuniz</w:t>
      </w:r>
      <w:proofErr w:type="spellEnd"/>
      <w:r w:rsidR="004D49C6" w:rsidRPr="00D74D23">
        <w:t>* AND (Humans[Mesh])</w:t>
      </w:r>
      <w:r w:rsidR="00F303F5">
        <w:t>”</w:t>
      </w:r>
      <w:r w:rsidR="004D49C6">
        <w:t xml:space="preserve">, as well as reference lists (including those of previous reviews) and conference reports from the West Africa epidemic. </w:t>
      </w:r>
      <w:r w:rsidR="009E6A13">
        <w:t>We last updated the search on 31 July 2016 and used no language restrictions.</w:t>
      </w:r>
    </w:p>
    <w:p w14:paraId="7279DF80" w14:textId="0B271E00" w:rsidR="00F55DBB" w:rsidRPr="0021152D" w:rsidRDefault="00F55DBB" w:rsidP="004D49C6">
      <w:pPr>
        <w:spacing w:after="0" w:line="480" w:lineRule="auto"/>
      </w:pPr>
      <w:r w:rsidRPr="0021152D">
        <w:t xml:space="preserve"> Different </w:t>
      </w:r>
      <w:r w:rsidR="00796ED4" w:rsidRPr="0021152D">
        <w:t>assays</w:t>
      </w:r>
      <w:r w:rsidRPr="0021152D">
        <w:t xml:space="preserve"> have been used and </w:t>
      </w:r>
      <w:r w:rsidR="006A326B" w:rsidRPr="0021152D">
        <w:t xml:space="preserve">the </w:t>
      </w:r>
      <w:r w:rsidRPr="0021152D">
        <w:t xml:space="preserve">specificity of the tests is frequently questioned. Of </w:t>
      </w:r>
      <w:r w:rsidR="005F191F" w:rsidRPr="0021152D">
        <w:t>50</w:t>
      </w:r>
      <w:r w:rsidRPr="0021152D">
        <w:t xml:space="preserve"> studies, only </w:t>
      </w:r>
      <w:r w:rsidR="000250FF">
        <w:t>6</w:t>
      </w:r>
      <w:r w:rsidRPr="0021152D">
        <w:t xml:space="preserve"> reported results for asymptomatic household contacts</w:t>
      </w:r>
      <w:r w:rsidR="004D49C6">
        <w:t xml:space="preserve">, with varying prevalence estimates: </w:t>
      </w:r>
      <w:r w:rsidR="004D49C6" w:rsidRPr="004D49C6">
        <w:t xml:space="preserve"> </w:t>
      </w:r>
      <w:r w:rsidR="004D49C6" w:rsidRPr="0021152D">
        <w:t xml:space="preserve">2.5% </w:t>
      </w:r>
      <w:r w:rsidR="000250FF">
        <w:t xml:space="preserve">in the first known Ebola virus outbreak </w:t>
      </w:r>
      <w:r w:rsidR="004D49C6" w:rsidRPr="0021152D">
        <w:t>using an immunofluorescence assay</w:t>
      </w:r>
      <w:r w:rsidR="000250FF">
        <w:t>; and 1.0%</w:t>
      </w:r>
      <w:r w:rsidR="00E3304A">
        <w:t xml:space="preserve"> in Uganda</w:t>
      </w:r>
      <w:r w:rsidR="000250FF">
        <w:t xml:space="preserve">, </w:t>
      </w:r>
      <w:r w:rsidR="004D49C6" w:rsidRPr="0021152D">
        <w:t>4.0%</w:t>
      </w:r>
      <w:r w:rsidR="00E3304A">
        <w:t xml:space="preserve"> in Democratic Republic of Congo</w:t>
      </w:r>
      <w:r w:rsidR="000250FF">
        <w:t>, 6.5%</w:t>
      </w:r>
      <w:r w:rsidR="00E3304A">
        <w:t xml:space="preserve"> in Sierra </w:t>
      </w:r>
      <w:proofErr w:type="gramStart"/>
      <w:r w:rsidR="00E3304A">
        <w:t>Leone</w:t>
      </w:r>
      <w:r w:rsidR="000250FF">
        <w:t xml:space="preserve">, </w:t>
      </w:r>
      <w:r w:rsidR="00E3304A">
        <w:t xml:space="preserve"> and</w:t>
      </w:r>
      <w:proofErr w:type="gramEnd"/>
      <w:r w:rsidR="00E3304A">
        <w:t xml:space="preserve"> </w:t>
      </w:r>
      <w:r w:rsidR="004D49C6" w:rsidRPr="0021152D">
        <w:t>21.4%</w:t>
      </w:r>
      <w:r w:rsidR="000250FF">
        <w:t xml:space="preserve">, and </w:t>
      </w:r>
      <w:r w:rsidR="004D49C6" w:rsidRPr="0021152D">
        <w:t>45.9%</w:t>
      </w:r>
      <w:r w:rsidR="000250FF">
        <w:t xml:space="preserve"> </w:t>
      </w:r>
      <w:r w:rsidR="00E3304A">
        <w:t xml:space="preserve">in Gabon, </w:t>
      </w:r>
      <w:r w:rsidR="000250FF">
        <w:t>using different ELISA</w:t>
      </w:r>
      <w:r w:rsidR="00E3304A">
        <w:t>s</w:t>
      </w:r>
      <w:r w:rsidR="000250FF">
        <w:t xml:space="preserve">. </w:t>
      </w:r>
    </w:p>
    <w:p w14:paraId="411F5153" w14:textId="77777777" w:rsidR="0032239B" w:rsidRPr="0021152D" w:rsidRDefault="0032239B" w:rsidP="0032239B">
      <w:pPr>
        <w:spacing w:after="0" w:line="480" w:lineRule="auto"/>
        <w:rPr>
          <w:b/>
        </w:rPr>
      </w:pPr>
    </w:p>
    <w:p w14:paraId="116B6010" w14:textId="77777777" w:rsidR="00773C87" w:rsidRPr="0021152D" w:rsidRDefault="00773C87" w:rsidP="0032239B">
      <w:pPr>
        <w:spacing w:after="0" w:line="480" w:lineRule="auto"/>
        <w:rPr>
          <w:b/>
        </w:rPr>
      </w:pPr>
      <w:r w:rsidRPr="0021152D">
        <w:rPr>
          <w:b/>
        </w:rPr>
        <w:t>Added value of this study</w:t>
      </w:r>
    </w:p>
    <w:p w14:paraId="7F98C7CF" w14:textId="0A16EB44" w:rsidR="00F55DBB" w:rsidRPr="0021152D" w:rsidRDefault="00F55DBB" w:rsidP="0032239B">
      <w:pPr>
        <w:spacing w:after="0" w:line="480" w:lineRule="auto"/>
      </w:pPr>
      <w:r w:rsidRPr="0021152D">
        <w:t xml:space="preserve">We present the first field validation of a new assay. It had very high specificity and sensitivity and has the added advantage of being non-invasive so was well accepted. </w:t>
      </w:r>
      <w:r w:rsidR="005A4D99" w:rsidRPr="0021152D">
        <w:t xml:space="preserve">Using this </w:t>
      </w:r>
      <w:proofErr w:type="gramStart"/>
      <w:r w:rsidR="005A4D99" w:rsidRPr="0021152D">
        <w:t>assay</w:t>
      </w:r>
      <w:proofErr w:type="gramEnd"/>
      <w:r w:rsidR="005A4D99" w:rsidRPr="0021152D">
        <w:t xml:space="preserve"> we showed that the prevalence of </w:t>
      </w:r>
      <w:proofErr w:type="spellStart"/>
      <w:r w:rsidR="005A4D99" w:rsidRPr="0021152D">
        <w:t>sero</w:t>
      </w:r>
      <w:proofErr w:type="spellEnd"/>
      <w:r w:rsidR="005A4D99" w:rsidRPr="0021152D">
        <w:t xml:space="preserve">-positivity </w:t>
      </w:r>
      <w:r w:rsidR="001661A1" w:rsidRPr="0021152D">
        <w:t xml:space="preserve">to Ebola </w:t>
      </w:r>
      <w:r w:rsidR="00D03B55">
        <w:t xml:space="preserve">virus </w:t>
      </w:r>
      <w:r w:rsidR="005A4D99" w:rsidRPr="0021152D">
        <w:t xml:space="preserve">in asymptomatic household contacts, many of whom were highly exposed, was only 2.6%. </w:t>
      </w:r>
      <w:r w:rsidR="001661A1" w:rsidRPr="0021152D">
        <w:t xml:space="preserve">In addition, 12% of contacts with some symptoms but never diagnosed with Ebola Virus Disease were seropositive.  </w:t>
      </w:r>
      <w:r w:rsidR="00796ED4" w:rsidRPr="0021152D">
        <w:t>In these Ebola-affected households</w:t>
      </w:r>
      <w:r w:rsidR="001661A1" w:rsidRPr="0021152D">
        <w:t>,</w:t>
      </w:r>
      <w:r w:rsidR="00796ED4" w:rsidRPr="0021152D">
        <w:t xml:space="preserve"> asymptomatic infections accounted for 2.3% and missed symptomatic infections for 2.6% of all Ebola </w:t>
      </w:r>
      <w:r w:rsidR="00D03B55">
        <w:t xml:space="preserve">virus </w:t>
      </w:r>
      <w:r w:rsidR="00796ED4" w:rsidRPr="0021152D">
        <w:t>infections.</w:t>
      </w:r>
    </w:p>
    <w:p w14:paraId="614EBA75" w14:textId="77777777" w:rsidR="0032239B" w:rsidRPr="0021152D" w:rsidRDefault="0032239B" w:rsidP="0032239B">
      <w:pPr>
        <w:spacing w:after="0" w:line="480" w:lineRule="auto"/>
        <w:rPr>
          <w:b/>
        </w:rPr>
      </w:pPr>
    </w:p>
    <w:p w14:paraId="4B8F205C" w14:textId="77777777" w:rsidR="00773C87" w:rsidRPr="0021152D" w:rsidRDefault="00773C87" w:rsidP="0032239B">
      <w:pPr>
        <w:spacing w:after="0" w:line="480" w:lineRule="auto"/>
        <w:rPr>
          <w:b/>
        </w:rPr>
      </w:pPr>
      <w:r w:rsidRPr="0021152D">
        <w:rPr>
          <w:b/>
        </w:rPr>
        <w:t>Implications of all the available evidence</w:t>
      </w:r>
    </w:p>
    <w:p w14:paraId="41E07EEE" w14:textId="20C6863E" w:rsidR="00796ED4" w:rsidRPr="0021152D" w:rsidRDefault="005A4D99" w:rsidP="0032239B">
      <w:pPr>
        <w:spacing w:after="0" w:line="480" w:lineRule="auto"/>
      </w:pPr>
      <w:r w:rsidRPr="0021152D">
        <w:t xml:space="preserve">Asymptomatic infection with Ebola </w:t>
      </w:r>
      <w:r w:rsidR="00D03B55">
        <w:t xml:space="preserve">virus </w:t>
      </w:r>
      <w:r w:rsidRPr="0021152D">
        <w:t xml:space="preserve">occurs but given </w:t>
      </w:r>
      <w:r w:rsidR="00796ED4" w:rsidRPr="0021152D">
        <w:t xml:space="preserve">the </w:t>
      </w:r>
      <w:r w:rsidRPr="0021152D">
        <w:t xml:space="preserve">low </w:t>
      </w:r>
      <w:proofErr w:type="spellStart"/>
      <w:r w:rsidRPr="0021152D">
        <w:t>seroprevalence</w:t>
      </w:r>
      <w:proofErr w:type="spellEnd"/>
      <w:r w:rsidRPr="0021152D">
        <w:t xml:space="preserve"> </w:t>
      </w:r>
      <w:r w:rsidR="00943562">
        <w:t xml:space="preserve">seen </w:t>
      </w:r>
      <w:r w:rsidRPr="0021152D">
        <w:t xml:space="preserve">even in highly exposed individuals, </w:t>
      </w:r>
      <w:r w:rsidR="00796ED4" w:rsidRPr="0021152D">
        <w:t xml:space="preserve">it </w:t>
      </w:r>
      <w:r w:rsidRPr="0021152D">
        <w:t xml:space="preserve">would not be a major contributor to herd immunity. </w:t>
      </w:r>
    </w:p>
    <w:p w14:paraId="22142756" w14:textId="0F4E43D2" w:rsidR="005F2F8A" w:rsidRPr="0021152D" w:rsidRDefault="00796ED4" w:rsidP="00F717E0">
      <w:pPr>
        <w:spacing w:line="480" w:lineRule="auto"/>
        <w:rPr>
          <w:b/>
        </w:rPr>
      </w:pPr>
      <w:r w:rsidRPr="0021152D">
        <w:t xml:space="preserve">The </w:t>
      </w:r>
      <w:r w:rsidR="006A326B" w:rsidRPr="0021152D">
        <w:t xml:space="preserve">availability of a reliable </w:t>
      </w:r>
      <w:r w:rsidR="001661A1" w:rsidRPr="0021152D">
        <w:t xml:space="preserve">non-invasive </w:t>
      </w:r>
      <w:r w:rsidR="006A326B" w:rsidRPr="0021152D">
        <w:t>as</w:t>
      </w:r>
      <w:r w:rsidRPr="0021152D">
        <w:t xml:space="preserve">say </w:t>
      </w:r>
      <w:r w:rsidR="006A326B" w:rsidRPr="0021152D">
        <w:t>that is easy to administer</w:t>
      </w:r>
      <w:r w:rsidR="00AC3C65">
        <w:t xml:space="preserve"> and highly acceptable</w:t>
      </w:r>
      <w:r w:rsidR="006A326B" w:rsidRPr="0021152D">
        <w:t xml:space="preserve"> in the field </w:t>
      </w:r>
      <w:r w:rsidR="006A326B" w:rsidRPr="00AC3C65">
        <w:t xml:space="preserve">will </w:t>
      </w:r>
      <w:r w:rsidR="006A326B" w:rsidRPr="0021152D">
        <w:t>greatly aid future i</w:t>
      </w:r>
      <w:r w:rsidR="00CC24DC" w:rsidRPr="0021152D">
        <w:t>nvestigations and interventions, including testing and targeting of vaccines.</w:t>
      </w:r>
      <w:r w:rsidR="006A326B" w:rsidRPr="0021152D">
        <w:rPr>
          <w:b/>
        </w:rPr>
        <w:br w:type="page"/>
      </w:r>
      <w:r w:rsidR="00EF7527">
        <w:rPr>
          <w:b/>
        </w:rPr>
        <w:t>Introduction</w:t>
      </w:r>
      <w:r w:rsidR="00773C87" w:rsidRPr="0021152D">
        <w:rPr>
          <w:b/>
        </w:rPr>
        <w:t xml:space="preserve"> </w:t>
      </w:r>
    </w:p>
    <w:p w14:paraId="7A35DA37" w14:textId="77777777" w:rsidR="00E605BE" w:rsidRPr="0021152D" w:rsidRDefault="00E605BE" w:rsidP="00796578">
      <w:pPr>
        <w:spacing w:after="0" w:line="480" w:lineRule="auto"/>
        <w:rPr>
          <w:b/>
        </w:rPr>
      </w:pPr>
    </w:p>
    <w:p w14:paraId="7F017739" w14:textId="4BBEFBEE" w:rsidR="00E605BE" w:rsidRPr="0021152D" w:rsidRDefault="00E605BE" w:rsidP="00796578">
      <w:pPr>
        <w:spacing w:after="0" w:line="480" w:lineRule="auto"/>
      </w:pPr>
      <w:r w:rsidRPr="0021152D">
        <w:t xml:space="preserve">It is not known how frequently asymptomatic </w:t>
      </w:r>
      <w:r w:rsidR="00C42E90" w:rsidRPr="0021152D">
        <w:t xml:space="preserve">Ebola </w:t>
      </w:r>
      <w:r w:rsidR="008E1E3B">
        <w:t xml:space="preserve">virus (EBOV) </w:t>
      </w:r>
      <w:r w:rsidRPr="0021152D">
        <w:t xml:space="preserve">infection occurs, yet it could </w:t>
      </w:r>
      <w:r w:rsidR="00CD67EE">
        <w:t xml:space="preserve">influence </w:t>
      </w:r>
      <w:r w:rsidR="00950959" w:rsidRPr="0021152D">
        <w:t xml:space="preserve">the course of </w:t>
      </w:r>
      <w:r w:rsidR="0048236E" w:rsidRPr="0021152D">
        <w:t>epidemic</w:t>
      </w:r>
      <w:r w:rsidR="00950959" w:rsidRPr="0021152D">
        <w:t>s</w:t>
      </w:r>
      <w:r w:rsidRPr="0021152D">
        <w:t>. High rates of asymptomatic infection would reduce incidence through herd immunity</w:t>
      </w:r>
      <w:r w:rsidR="00FE7DFE" w:rsidRPr="0021152D">
        <w:t>, radically altering model predictions</w:t>
      </w:r>
      <w:r w:rsidR="00471038" w:rsidRPr="0021152D">
        <w:t xml:space="preserve"> of epidemic spread</w:t>
      </w:r>
      <w:r w:rsidRPr="0021152D">
        <w:t>.</w:t>
      </w:r>
      <w:r w:rsidR="005E414C" w:rsidRPr="0021152D">
        <w:fldChar w:fldCharType="begin"/>
      </w:r>
      <w:r w:rsidR="005E414C" w:rsidRPr="0021152D">
        <w:instrText xml:space="preserve"> ADDIN EN.CITE &lt;EndNote&gt;&lt;Cite&gt;&lt;Author&gt;Bellan&lt;/Author&gt;&lt;Year&gt;2014&lt;/Year&gt;&lt;RecNum&gt;4922&lt;/RecNum&gt;&lt;DisplayText&gt;&lt;style face="superscript"&gt;1&lt;/style&gt;&lt;/DisplayText&gt;&lt;record&gt;&lt;rec-number&gt;4922&lt;/rec-number&gt;&lt;foreign-keys&gt;&lt;key app="EN" db-id="awsrxate55etsueszabxfv9yer0rs99pfawd" timestamp="1460561139"&gt;4922&lt;/key&gt;&lt;/foreign-keys&gt;&lt;ref-type name="Journal Article"&gt;17&lt;/ref-type&gt;&lt;contributors&gt;&lt;authors&gt;&lt;author&gt;Bellan, Steve E.&lt;/author&gt;&lt;author&gt;Pulliam, Juliet R. C.&lt;/author&gt;&lt;author&gt;Dushoff, Jonathan&lt;/author&gt;&lt;author&gt;Meyers, Lauren Ancel&lt;/author&gt;&lt;/authors&gt;&lt;/contributors&gt;&lt;titles&gt;&lt;title&gt;Ebola control: effect of asymptomatic infection and acquired immunity&lt;/title&gt;&lt;secondary-title&gt;The Lancet&lt;/secondary-title&gt;&lt;/titles&gt;&lt;periodical&gt;&lt;full-title&gt;The Lancet&lt;/full-title&gt;&lt;/periodical&gt;&lt;pages&gt;1499-1500&lt;/pages&gt;&lt;volume&gt;384&lt;/volume&gt;&lt;number&gt;9953&lt;/number&gt;&lt;dates&gt;&lt;year&gt;2014&lt;/year&gt;&lt;/dates&gt;&lt;isbn&gt;01406736&lt;/isbn&gt;&lt;urls&gt;&lt;/urls&gt;&lt;electronic-resource-num&gt;10.1016/s0140-6736(14)61839-0&lt;/electronic-resource-num&gt;&lt;/record&gt;&lt;/Cite&gt;&lt;/EndNote&gt;</w:instrText>
      </w:r>
      <w:r w:rsidR="005E414C" w:rsidRPr="0021152D">
        <w:fldChar w:fldCharType="separate"/>
      </w:r>
      <w:r w:rsidR="005E414C" w:rsidRPr="0021152D">
        <w:rPr>
          <w:noProof/>
          <w:vertAlign w:val="superscript"/>
        </w:rPr>
        <w:t>1</w:t>
      </w:r>
      <w:r w:rsidR="005E414C" w:rsidRPr="0021152D">
        <w:fldChar w:fldCharType="end"/>
      </w:r>
      <w:r w:rsidRPr="0021152D">
        <w:t xml:space="preserve">  </w:t>
      </w:r>
      <w:r w:rsidR="00CD67EE">
        <w:t>I</w:t>
      </w:r>
      <w:r w:rsidRPr="0021152D">
        <w:t xml:space="preserve">f those with asymptomatic infection are infectious, </w:t>
      </w:r>
      <w:r w:rsidR="00203DAB" w:rsidRPr="0021152D">
        <w:t>perhaps with persistent vir</w:t>
      </w:r>
      <w:r w:rsidR="007334C3">
        <w:t>al shedding</w:t>
      </w:r>
      <w:r w:rsidR="00203DAB" w:rsidRPr="0021152D">
        <w:t xml:space="preserve">, </w:t>
      </w:r>
      <w:r w:rsidRPr="0021152D">
        <w:t>it would help explain some failures in control</w:t>
      </w:r>
      <w:r w:rsidR="00F13FBE" w:rsidRPr="0021152D">
        <w:t xml:space="preserve"> and the emergence of new </w:t>
      </w:r>
      <w:r w:rsidRPr="0021152D">
        <w:t>chains of transmission</w:t>
      </w:r>
      <w:r w:rsidR="00F13FBE" w:rsidRPr="0021152D">
        <w:t>.</w:t>
      </w:r>
      <w:r w:rsidR="005E414C" w:rsidRPr="0021152D">
        <w:fldChar w:fldCharType="begin"/>
      </w:r>
      <w:r w:rsidR="005E414C" w:rsidRPr="0021152D">
        <w:instrText xml:space="preserve"> ADDIN EN.CITE &lt;EndNote&gt;&lt;Cite&gt;&lt;Author&gt;Blackley&lt;/Author&gt;&lt;Year&gt;2016&lt;/Year&gt;&lt;RecNum&gt;5143&lt;/RecNum&gt;&lt;DisplayText&gt;&lt;style face="superscript"&gt;2&lt;/style&gt;&lt;/DisplayText&gt;&lt;record&gt;&lt;rec-number&gt;5143&lt;/rec-number&gt;&lt;foreign-keys&gt;&lt;key app="EN" db-id="awsrxate55etsueszabxfv9yer0rs99pfawd" timestamp="1462523975"&gt;5143&lt;/key&gt;&lt;/foreign-keys&gt;&lt;ref-type name="Journal Article"&gt;17&lt;/ref-type&gt;&lt;contributors&gt;&lt;authors&gt;&lt;author&gt;Blackley, D. J.&lt;/author&gt;&lt;author&gt;Wiley, M. R.&lt;/author&gt;&lt;author&gt;Ladner, J.T.&lt;/author&gt;&lt;author&gt;Fallah, M.&lt;/author&gt;&lt;author&gt;Lo, T.&lt;/author&gt;&lt;author&gt;Gilbert, M. L.&lt;/author&gt;&lt;author&gt;Gregory, C.&lt;/author&gt;&lt;author&gt;D&amp;apos;ambrozio, J.&lt;/author&gt;&lt;author&gt;Coulter, S.&lt;/author&gt;&lt;author&gt;Mate, S.&lt;/author&gt;&lt;author&gt;Balogun, Z.&lt;/author&gt;&lt;author&gt;Kugelman, J.&lt;/author&gt;&lt;author&gt;Nwachukwu, Q.&lt;/author&gt;&lt;author&gt;Prieto, K.&lt;/author&gt;&lt;author&gt;Yeiah, A.&lt;/author&gt;&lt;author&gt;Amegashie, F.&lt;/author&gt;&lt;author&gt;Kearney, B.&lt;/author&gt;&lt;author&gt;Wisniewski, M.&lt;/author&gt;&lt;author&gt;Saindon, J.&lt;/author&gt;&lt;author&gt;Schroth, G. &lt;/author&gt;&lt;author&gt;Fakoli, L.&lt;/author&gt;&lt;author&gt;Diclaro, J. W.&lt;/author&gt;&lt;author&gt;Kuhn, J. H.&lt;/author&gt;&lt;author&gt;Hensley, L.E.&lt;/author&gt;&lt;author&gt;Jahrling, P. B.&lt;/author&gt;&lt;author&gt;Stoher, U.&lt;/author&gt;&lt;author&gt;Nichol, S.T.&lt;/author&gt;&lt;author&gt;Massaquoi, M.&lt;/author&gt;&lt;author&gt;Monroe, S.S.&lt;/author&gt;&lt;author&gt;Rambaut, A.&lt;/author&gt;&lt;author&gt;Sanchez-Lockhart, M.&lt;/author&gt;&lt;author&gt;Laney, A. S.&lt;/author&gt;&lt;author&gt;Nyenswah, T.&lt;/author&gt;&lt;author&gt;Christie, A.&lt;/author&gt;&lt;author&gt;Palacios, G.&lt;/author&gt;&lt;/authors&gt;&lt;/contributors&gt;&lt;titles&gt;&lt;title&gt;Reduced evolutionary rate in reemerged Ebola virus transmission chains&lt;/title&gt;&lt;secondary-title&gt;Science Advances&lt;/secondary-title&gt;&lt;/titles&gt;&lt;periodical&gt;&lt;full-title&gt;Science Advances&lt;/full-title&gt;&lt;/periodical&gt;&lt;pages&gt;e1600378&lt;/pages&gt;&lt;volume&gt;2&lt;/volume&gt;&lt;dates&gt;&lt;year&gt;2016&lt;/year&gt;&lt;/dates&gt;&lt;urls&gt;&lt;/urls&gt;&lt;/record&gt;&lt;/Cite&gt;&lt;/EndNote&gt;</w:instrText>
      </w:r>
      <w:r w:rsidR="005E414C" w:rsidRPr="0021152D">
        <w:fldChar w:fldCharType="separate"/>
      </w:r>
      <w:r w:rsidR="005E414C" w:rsidRPr="0021152D">
        <w:rPr>
          <w:noProof/>
          <w:vertAlign w:val="superscript"/>
        </w:rPr>
        <w:t>2</w:t>
      </w:r>
      <w:r w:rsidR="005E414C" w:rsidRPr="0021152D">
        <w:fldChar w:fldCharType="end"/>
      </w:r>
      <w:r w:rsidRPr="0021152D">
        <w:t xml:space="preserve"> </w:t>
      </w:r>
    </w:p>
    <w:p w14:paraId="7647C0A9" w14:textId="77777777" w:rsidR="0043106C" w:rsidRPr="0021152D" w:rsidRDefault="0043106C" w:rsidP="00796578">
      <w:pPr>
        <w:spacing w:after="0" w:line="480" w:lineRule="auto"/>
        <w:rPr>
          <w:b/>
        </w:rPr>
      </w:pPr>
    </w:p>
    <w:p w14:paraId="39B71672" w14:textId="6E8D36E1" w:rsidR="00E605BE" w:rsidRPr="0021152D" w:rsidRDefault="00E605BE" w:rsidP="00796578">
      <w:pPr>
        <w:spacing w:after="0" w:line="480" w:lineRule="auto"/>
      </w:pPr>
      <w:r w:rsidRPr="0021152D">
        <w:t xml:space="preserve">The extent of asymptomatic infection is </w:t>
      </w:r>
      <w:r w:rsidR="0048236E" w:rsidRPr="0021152D">
        <w:t>unclear</w:t>
      </w:r>
      <w:r w:rsidRPr="0021152D">
        <w:t xml:space="preserve"> because </w:t>
      </w:r>
      <w:r w:rsidR="00AD6095">
        <w:t xml:space="preserve">previous </w:t>
      </w:r>
      <w:r w:rsidRPr="0021152D">
        <w:t>findings have varied widely</w:t>
      </w:r>
      <w:r w:rsidR="00DC0015" w:rsidRPr="0021152D">
        <w:t xml:space="preserve"> (</w:t>
      </w:r>
      <w:r w:rsidR="00F13FBE" w:rsidRPr="0021152D">
        <w:t xml:space="preserve">e.g., </w:t>
      </w:r>
      <w:r w:rsidR="00AD6095">
        <w:t>from</w:t>
      </w:r>
      <w:r w:rsidR="00DC0015" w:rsidRPr="0021152D">
        <w:t xml:space="preserve"> 1</w:t>
      </w:r>
      <w:r w:rsidR="00AD6095">
        <w:t>-</w:t>
      </w:r>
      <w:r w:rsidR="00DC0015" w:rsidRPr="0021152D">
        <w:t xml:space="preserve">46% </w:t>
      </w:r>
      <w:r w:rsidR="00AD6095">
        <w:t>of</w:t>
      </w:r>
      <w:r w:rsidR="00DC0015" w:rsidRPr="0021152D">
        <w:t xml:space="preserve"> household contacts)</w:t>
      </w:r>
      <w:r w:rsidR="006E7102" w:rsidRPr="0021152D">
        <w:t>,</w:t>
      </w:r>
      <w:r w:rsidR="008B2A34" w:rsidRPr="0021152D">
        <w:fldChar w:fldCharType="begin">
          <w:fldData xml:space="preserve">PEVuZE5vdGU+PENpdGU+PEF1dGhvcj5DbGFyazwvQXV0aG9yPjxZZWFyPjIwMTU8L1llYXI+PFJl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</w:fldData>
        </w:fldChar>
      </w:r>
      <w:r w:rsidR="00824FC3" w:rsidRPr="0021152D">
        <w:instrText xml:space="preserve"> ADDIN EN.CITE </w:instrText>
      </w:r>
      <w:r w:rsidR="008B2A34" w:rsidRPr="0021152D">
        <w:fldChar w:fldCharType="begin">
          <w:fldData xml:space="preserve">PEVuZE5vdGU+PENpdGU+PEF1dGhvcj5DbGFyazwvQXV0aG9yPjxZZWFyPjIwMTU8L1llYXI+PFJl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</w:fldData>
        </w:fldChar>
      </w:r>
      <w:r w:rsidR="00824FC3" w:rsidRPr="0021152D">
        <w:instrText xml:space="preserve"> ADDIN EN.CITE.DATA </w:instrText>
      </w:r>
      <w:r w:rsidR="008B2A34" w:rsidRPr="0021152D">
        <w:fldChar w:fldCharType="end"/>
      </w:r>
      <w:r w:rsidR="008B2A34" w:rsidRPr="0021152D">
        <w:fldChar w:fldCharType="separate"/>
      </w:r>
      <w:r w:rsidR="005E414C" w:rsidRPr="0021152D">
        <w:rPr>
          <w:noProof/>
          <w:vertAlign w:val="superscript"/>
        </w:rPr>
        <w:t>3</w:t>
      </w:r>
      <w:r w:rsidR="00824FC3" w:rsidRPr="0021152D">
        <w:rPr>
          <w:noProof/>
          <w:vertAlign w:val="superscript"/>
        </w:rPr>
        <w:t xml:space="preserve">, </w:t>
      </w:r>
      <w:r w:rsidR="005E414C" w:rsidRPr="0021152D">
        <w:rPr>
          <w:noProof/>
          <w:vertAlign w:val="superscript"/>
        </w:rPr>
        <w:t>4</w:t>
      </w:r>
      <w:r w:rsidR="008B2A34" w:rsidRPr="0021152D">
        <w:fldChar w:fldCharType="end"/>
      </w:r>
      <w:r w:rsidR="00DC0015" w:rsidRPr="0021152D">
        <w:t xml:space="preserve"> </w:t>
      </w:r>
      <w:r w:rsidR="00520FA1" w:rsidRPr="0021152D">
        <w:t xml:space="preserve">with positive results </w:t>
      </w:r>
      <w:r w:rsidR="007334C3">
        <w:t xml:space="preserve">reported </w:t>
      </w:r>
      <w:r w:rsidR="00520FA1" w:rsidRPr="0021152D">
        <w:t>in some populations unlikely to have been exposed to filoviruses</w:t>
      </w:r>
      <w:r w:rsidR="00950959" w:rsidRPr="0021152D">
        <w:t>.</w:t>
      </w:r>
      <w:r w:rsidR="005E414C" w:rsidRPr="0021152D">
        <w:fldChar w:fldCharType="begin">
          <w:fldData xml:space="preserve">PEVuZE5vdGU+PENpdGU+PEF1dGhvcj5Lc2lhemVrPC9BdXRob3I+PFllYXI+MTk5OTwvWWVhcj48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</w:fldData>
        </w:fldChar>
      </w:r>
      <w:r w:rsidR="005E414C" w:rsidRPr="0021152D">
        <w:instrText xml:space="preserve"> ADDIN EN.CITE </w:instrText>
      </w:r>
      <w:r w:rsidR="005E414C" w:rsidRPr="0021152D">
        <w:fldChar w:fldCharType="begin">
          <w:fldData xml:space="preserve">PEVuZE5vdGU+PENpdGU+PEF1dGhvcj5Lc2lhemVrPC9BdXRob3I+PFllYXI+MTk5OTwvWWVhcj48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</w:fldData>
        </w:fldChar>
      </w:r>
      <w:r w:rsidR="005E414C" w:rsidRPr="0021152D">
        <w:instrText xml:space="preserve"> ADDIN EN.CITE.DATA </w:instrText>
      </w:r>
      <w:r w:rsidR="005E414C" w:rsidRPr="0021152D">
        <w:fldChar w:fldCharType="end"/>
      </w:r>
      <w:r w:rsidR="005E414C" w:rsidRPr="0021152D">
        <w:fldChar w:fldCharType="separate"/>
      </w:r>
      <w:r w:rsidR="005E414C" w:rsidRPr="0021152D">
        <w:rPr>
          <w:noProof/>
          <w:vertAlign w:val="superscript"/>
        </w:rPr>
        <w:t>5-7</w:t>
      </w:r>
      <w:r w:rsidR="005E414C" w:rsidRPr="0021152D">
        <w:fldChar w:fldCharType="end"/>
      </w:r>
      <w:r w:rsidR="00520FA1" w:rsidRPr="0021152D">
        <w:t xml:space="preserve"> </w:t>
      </w:r>
      <w:r w:rsidR="00950959" w:rsidRPr="0021152D">
        <w:t>This has led</w:t>
      </w:r>
      <w:r w:rsidR="00DC0015" w:rsidRPr="0021152D">
        <w:t xml:space="preserve"> to questions about </w:t>
      </w:r>
      <w:r w:rsidR="00A57973" w:rsidRPr="0021152D">
        <w:t xml:space="preserve">assay </w:t>
      </w:r>
      <w:r w:rsidR="00DC0015" w:rsidRPr="0021152D">
        <w:t>specificity and cross-reactivity</w:t>
      </w:r>
      <w:r w:rsidR="005178E2" w:rsidRPr="0021152D">
        <w:t xml:space="preserve"> for </w:t>
      </w:r>
      <w:r w:rsidR="001E4B61" w:rsidRPr="0021152D">
        <w:t xml:space="preserve">enzyme-linked immunosorbent assays (ELISA) as well as for the older </w:t>
      </w:r>
      <w:r w:rsidR="00AD6095">
        <w:t>immuno</w:t>
      </w:r>
      <w:r w:rsidR="001E4B61" w:rsidRPr="0021152D">
        <w:t>fluorescence antibody techniques</w:t>
      </w:r>
      <w:r w:rsidR="00DC0015" w:rsidRPr="0021152D">
        <w:t xml:space="preserve">. </w:t>
      </w:r>
      <w:r w:rsidRPr="0021152D">
        <w:t xml:space="preserve"> </w:t>
      </w:r>
      <w:r w:rsidR="0001190A" w:rsidRPr="0021152D">
        <w:t>There is no FDA</w:t>
      </w:r>
      <w:r w:rsidR="00A9053D" w:rsidRPr="0021152D">
        <w:t>-</w:t>
      </w:r>
      <w:r w:rsidR="0001190A" w:rsidRPr="0021152D">
        <w:t xml:space="preserve">approved assay, </w:t>
      </w:r>
      <w:r w:rsidR="00520FA1" w:rsidRPr="0021152D">
        <w:t xml:space="preserve"> and </w:t>
      </w:r>
      <w:r w:rsidR="00773C87" w:rsidRPr="0021152D">
        <w:t xml:space="preserve">the need for caution in interpreting </w:t>
      </w:r>
      <w:r w:rsidR="00520FA1" w:rsidRPr="0021152D">
        <w:t>E</w:t>
      </w:r>
      <w:r w:rsidR="00AD6095">
        <w:t>BOV</w:t>
      </w:r>
      <w:r w:rsidR="006341A9">
        <w:t xml:space="preserve"> antibod</w:t>
      </w:r>
      <w:r w:rsidR="00CD67EE">
        <w:t xml:space="preserve">y </w:t>
      </w:r>
      <w:proofErr w:type="spellStart"/>
      <w:r w:rsidR="00CD67EE">
        <w:t>serosurveys</w:t>
      </w:r>
      <w:proofErr w:type="spellEnd"/>
      <w:r w:rsidR="00CD67EE">
        <w:t xml:space="preserve"> </w:t>
      </w:r>
      <w:r w:rsidR="006341A9">
        <w:t xml:space="preserve"> </w:t>
      </w:r>
      <w:r w:rsidR="00773C87" w:rsidRPr="0021152D">
        <w:t>continues to be emphasised</w:t>
      </w:r>
      <w:r w:rsidR="00520FA1" w:rsidRPr="0021152D">
        <w:t>.</w:t>
      </w:r>
      <w:r w:rsidR="005E414C" w:rsidRPr="0021152D">
        <w:fldChar w:fldCharType="begin"/>
      </w:r>
      <w:r w:rsidR="005E414C" w:rsidRPr="0021152D">
        <w:instrText xml:space="preserve"> ADDIN EN.CITE &lt;EndNote&gt;&lt;Cite&gt;&lt;Author&gt;Bausch&lt;/Author&gt;&lt;Year&gt;2015&lt;/Year&gt;&lt;RecNum&gt;5137&lt;/RecNum&gt;&lt;DisplayText&gt;&lt;style face="superscript"&gt;8&lt;/style&gt;&lt;/DisplayText&gt;&lt;record&gt;&lt;rec-number&gt;5137&lt;/rec-number&gt;&lt;foreign-keys&gt;&lt;key app="EN" db-id="awsrxate55etsueszabxfv9yer0rs99pfawd" timestamp="1460566666"&gt;5137&lt;/key&gt;&lt;/foreign-keys&gt;&lt;ref-type name="Journal Article"&gt;17&lt;/ref-type&gt;&lt;contributors&gt;&lt;authors&gt;&lt;author&gt;Bausch, D. G.&lt;/author&gt;&lt;/authors&gt;&lt;/contributors&gt;&lt;auth-address&gt;Pandemic and Epidemic Diseases, World Health Organization, Geneva, Switzerland. Electronic address: bauschd@who.int.&lt;/auth-address&gt;&lt;titles&gt;&lt;title&gt;Sequelae after Ebola virus disease: even when it&amp;apos;s over it&amp;apos;s not over&lt;/title&gt;&lt;secondary-title&gt;Lancet Infect Dis&lt;/secondary-title&gt;&lt;alt-title&gt;The Lancet. Infectious diseases&lt;/alt-title&gt;&lt;/titles&gt;&lt;periodical&gt;&lt;full-title&gt;Lancet Infect Dis&lt;/full-title&gt;&lt;/periodical&gt;&lt;pages&gt;865-6&lt;/pages&gt;&lt;volume&gt;15&lt;/volume&gt;&lt;number&gt;8&lt;/number&gt;&lt;keywords&gt;&lt;keyword&gt;Female&lt;/keyword&gt;&lt;keyword&gt;Hemorrhagic Fever, Ebola/*epidemiology&lt;/keyword&gt;&lt;keyword&gt;Humans&lt;/keyword&gt;&lt;keyword&gt;Male&lt;/keyword&gt;&lt;/keywords&gt;&lt;dates&gt;&lt;year&gt;2015&lt;/year&gt;&lt;pub-dates&gt;&lt;date&gt;Aug&lt;/date&gt;&lt;/pub-dates&gt;&lt;/dates&gt;&lt;isbn&gt;1474-4457 (Electronic)&amp;#xD;1473-3099 (Linking)&lt;/isbn&gt;&lt;accession-num&gt;25910638&lt;/accession-num&gt;&lt;urls&gt;&lt;related-urls&gt;&lt;url&gt;http://www.ncbi.nlm.nih.gov/pubmed/25910638&lt;/url&gt;&lt;/related-urls&gt;&lt;/urls&gt;&lt;electronic-resource-num&gt;10.1016/S1473-3099(15)70165-9&lt;/electronic-resource-num&gt;&lt;/record&gt;&lt;/Cite&gt;&lt;/EndNote&gt;</w:instrText>
      </w:r>
      <w:r w:rsidR="005E414C" w:rsidRPr="0021152D">
        <w:fldChar w:fldCharType="separate"/>
      </w:r>
      <w:r w:rsidR="005E414C" w:rsidRPr="0021152D">
        <w:rPr>
          <w:noProof/>
          <w:vertAlign w:val="superscript"/>
        </w:rPr>
        <w:t>8</w:t>
      </w:r>
      <w:r w:rsidR="005E414C" w:rsidRPr="0021152D">
        <w:fldChar w:fldCharType="end"/>
      </w:r>
    </w:p>
    <w:p w14:paraId="3FE4E16A" w14:textId="77777777" w:rsidR="00DC0015" w:rsidRPr="0021152D" w:rsidRDefault="00DC0015" w:rsidP="00796578">
      <w:pPr>
        <w:spacing w:after="0" w:line="480" w:lineRule="auto"/>
      </w:pPr>
    </w:p>
    <w:p w14:paraId="4AA87CB8" w14:textId="4A59F78C" w:rsidR="006A7FCE" w:rsidRPr="0021152D" w:rsidRDefault="00DC0015" w:rsidP="00796578">
      <w:pPr>
        <w:spacing w:after="0" w:line="480" w:lineRule="auto"/>
      </w:pPr>
      <w:r w:rsidRPr="0021152D">
        <w:t xml:space="preserve">A </w:t>
      </w:r>
      <w:r w:rsidR="00773C87" w:rsidRPr="0021152D">
        <w:t xml:space="preserve">reliable </w:t>
      </w:r>
      <w:r w:rsidRPr="0021152D">
        <w:t xml:space="preserve">serological test could </w:t>
      </w:r>
      <w:r w:rsidR="00CD67EE">
        <w:t xml:space="preserve">also </w:t>
      </w:r>
      <w:r w:rsidRPr="0021152D">
        <w:t>help identify missed cases with minor symptoms</w:t>
      </w:r>
      <w:r w:rsidR="00CD67EE">
        <w:t>. A</w:t>
      </w:r>
      <w:r w:rsidR="0062284A" w:rsidRPr="0021152D">
        <w:t xml:space="preserve">symptomatic infections and missed symptomatic cases </w:t>
      </w:r>
      <w:r w:rsidR="00773C87" w:rsidRPr="0021152D">
        <w:t>might</w:t>
      </w:r>
      <w:r w:rsidR="0062284A" w:rsidRPr="0021152D">
        <w:t xml:space="preserve"> </w:t>
      </w:r>
      <w:r w:rsidR="00923957" w:rsidRPr="0021152D">
        <w:t xml:space="preserve">explain </w:t>
      </w:r>
      <w:r w:rsidR="0062284A" w:rsidRPr="0021152D">
        <w:t xml:space="preserve">the apparent </w:t>
      </w:r>
      <w:r w:rsidR="006740E5" w:rsidRPr="0021152D">
        <w:t>lower incidence of Ebola virus disease (EVD) in</w:t>
      </w:r>
      <w:r w:rsidR="0062284A" w:rsidRPr="0021152D">
        <w:t xml:space="preserve"> children</w:t>
      </w:r>
      <w:r w:rsidR="001F286F" w:rsidRPr="0021152D">
        <w:t>.</w:t>
      </w:r>
      <w:r w:rsidR="008B2A34" w:rsidRPr="0021152D">
        <w:fldChar w:fldCharType="begin">
          <w:fldData xml:space="preserve">PEVuZE5vdGU+PENpdGU+PEF1dGhvcj5Eb3dlbGw8L0F1dGhvcj48WWVhcj4xOTk2PC9ZZWFyPjxS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0MzI8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</w:fldData>
        </w:fldChar>
      </w:r>
      <w:r w:rsidR="00824FC3" w:rsidRPr="0021152D">
        <w:instrText xml:space="preserve"> ADDIN EN.CITE </w:instrText>
      </w:r>
      <w:r w:rsidR="008B2A34" w:rsidRPr="0021152D">
        <w:fldChar w:fldCharType="begin">
          <w:fldData xml:space="preserve">PEVuZE5vdGU+PENpdGU+PEF1dGhvcj5Eb3dlbGw8L0F1dGhvcj48WWVhcj4xOTk2PC9ZZWFyPjxS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0MzI8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</w:fldData>
        </w:fldChar>
      </w:r>
      <w:r w:rsidR="00824FC3" w:rsidRPr="0021152D">
        <w:instrText xml:space="preserve"> ADDIN EN.CITE.DATA </w:instrText>
      </w:r>
      <w:r w:rsidR="008B2A34" w:rsidRPr="0021152D">
        <w:fldChar w:fldCharType="end"/>
      </w:r>
      <w:r w:rsidR="008B2A34" w:rsidRPr="0021152D">
        <w:fldChar w:fldCharType="separate"/>
      </w:r>
      <w:r w:rsidR="005E414C" w:rsidRPr="0021152D">
        <w:rPr>
          <w:noProof/>
          <w:vertAlign w:val="superscript"/>
        </w:rPr>
        <w:t>9</w:t>
      </w:r>
      <w:r w:rsidR="00824FC3" w:rsidRPr="0021152D">
        <w:rPr>
          <w:noProof/>
          <w:vertAlign w:val="superscript"/>
        </w:rPr>
        <w:t xml:space="preserve">, </w:t>
      </w:r>
      <w:r w:rsidR="005E414C" w:rsidRPr="0021152D">
        <w:rPr>
          <w:noProof/>
          <w:vertAlign w:val="superscript"/>
        </w:rPr>
        <w:t>10</w:t>
      </w:r>
      <w:r w:rsidR="008B2A34" w:rsidRPr="0021152D">
        <w:fldChar w:fldCharType="end"/>
      </w:r>
      <w:r w:rsidR="001F286F" w:rsidRPr="0021152D">
        <w:t xml:space="preserve"> Diagnosis may be missed in young</w:t>
      </w:r>
      <w:r w:rsidR="0062284A" w:rsidRPr="0021152D">
        <w:t xml:space="preserve"> children</w:t>
      </w:r>
      <w:r w:rsidR="001F286F" w:rsidRPr="0021152D">
        <w:t>,</w:t>
      </w:r>
      <w:r w:rsidR="005E414C" w:rsidRPr="0021152D">
        <w:fldChar w:fldCharType="begin"/>
      </w:r>
      <w:r w:rsidR="005E414C" w:rsidRPr="0021152D">
        <w:instrText xml:space="preserve"> ADDIN EN.CITE &lt;EndNote&gt;&lt;Cite&gt;&lt;Author&gt;Helleringer&lt;/Author&gt;&lt;Year&gt;2015&lt;/Year&gt;&lt;RecNum&gt;4678&lt;/RecNum&gt;&lt;DisplayText&gt;&lt;style face="superscript"&gt;11&lt;/style&gt;&lt;/DisplayText&gt;&lt;record&gt;&lt;rec-number&gt;4678&lt;/rec-number&gt;&lt;foreign-keys&gt;&lt;key app="EN" db-id="awsrxate55etsueszabxfv9yer0rs99pfawd" timestamp="1447251817"&gt;4678&lt;/key&gt;&lt;/foreign-keys&gt;&lt;ref-type name="Journal Article"&gt;17&lt;/ref-type&gt;&lt;contributors&gt;&lt;authors&gt;&lt;author&gt;Helleringer, S.&lt;/author&gt;&lt;author&gt;Noymer, A.&lt;/author&gt;&lt;author&gt;Clark, S. J.&lt;/author&gt;&lt;author&gt;McCormick, T.&lt;/author&gt;&lt;/authors&gt;&lt;/contributors&gt;&lt;auth-address&gt;Johns Hopkins University, Baltimore, MA, USA. Electronic address: sheller7@jhu.edu.&amp;#xD;University of California at Irvine, Irvine, CA, USA.&amp;#xD;University of Washington, Seattle, WA, USA; MRC/Wits Rural Public Health and Health Transitions Research Unit (Agincourt), School of Public Health, Faculty of Health Sciences, University of the Witwatersrand, Johannesburg, South Africa.&amp;#xD;University of Washington, Seattle, WA, USA.&lt;/auth-address&gt;&lt;titles&gt;&lt;title&gt;Did Ebola relatively spare children?&lt;/title&gt;&lt;secondary-title&gt;Lancet&lt;/secondary-title&gt;&lt;alt-title&gt;Lancet&lt;/alt-title&gt;&lt;/titles&gt;&lt;periodical&gt;&lt;full-title&gt;Lancet&lt;/full-title&gt;&lt;/periodical&gt;&lt;alt-periodical&gt;&lt;full-title&gt;Lancet&lt;/full-title&gt;&lt;/alt-periodical&gt;&lt;pages&gt;1442-3&lt;/pages&gt;&lt;volume&gt;386&lt;/volume&gt;&lt;number&gt;10002&lt;/number&gt;&lt;keywords&gt;&lt;keyword&gt;Hemorrhagic Fever, Ebola/*epidemiology&lt;/keyword&gt;&lt;keyword&gt;Humans&lt;/keyword&gt;&lt;/keywords&gt;&lt;dates&gt;&lt;year&gt;2015&lt;/year&gt;&lt;pub-dates&gt;&lt;date&gt;Oct 10&lt;/date&gt;&lt;/pub-dates&gt;&lt;/dates&gt;&lt;isbn&gt;1474-547X (Electronic)&amp;#xD;0140-6736 (Linking)&lt;/isbn&gt;&lt;accession-num&gt;26466040&lt;/accession-num&gt;&lt;urls&gt;&lt;related-urls&gt;&lt;url&gt;http://www.ncbi.nlm.nih.gov/pubmed/26466040&lt;/url&gt;&lt;/related-urls&gt;&lt;/urls&gt;&lt;electronic-resource-num&gt;10.1016/S0140-6736(15)00415-8&lt;/electronic-resource-num&gt;&lt;/record&gt;&lt;/Cite&gt;&lt;/EndNote&gt;</w:instrText>
      </w:r>
      <w:r w:rsidR="005E414C" w:rsidRPr="0021152D">
        <w:fldChar w:fldCharType="separate"/>
      </w:r>
      <w:r w:rsidR="005E414C" w:rsidRPr="0021152D">
        <w:rPr>
          <w:noProof/>
          <w:vertAlign w:val="superscript"/>
        </w:rPr>
        <w:t>11</w:t>
      </w:r>
      <w:r w:rsidR="005E414C" w:rsidRPr="0021152D">
        <w:fldChar w:fldCharType="end"/>
      </w:r>
      <w:r w:rsidR="001F286F" w:rsidRPr="0021152D">
        <w:t xml:space="preserve"> and </w:t>
      </w:r>
      <w:r w:rsidR="0062284A" w:rsidRPr="0021152D">
        <w:t xml:space="preserve">older children </w:t>
      </w:r>
      <w:r w:rsidR="00FB2E04" w:rsidRPr="0021152D">
        <w:t xml:space="preserve">could </w:t>
      </w:r>
      <w:r w:rsidR="0062284A" w:rsidRPr="0021152D">
        <w:t>be less susceptible</w:t>
      </w:r>
      <w:r w:rsidR="00122F6C" w:rsidRPr="0021152D">
        <w:t xml:space="preserve"> </w:t>
      </w:r>
      <w:r w:rsidR="00344A9F" w:rsidRPr="0021152D">
        <w:t xml:space="preserve">to </w:t>
      </w:r>
      <w:r w:rsidR="00D54142" w:rsidRPr="0021152D">
        <w:t>develop</w:t>
      </w:r>
      <w:r w:rsidR="001E4B61" w:rsidRPr="0021152D">
        <w:t>ing</w:t>
      </w:r>
      <w:r w:rsidR="006740E5" w:rsidRPr="0021152D">
        <w:t xml:space="preserve"> EVD</w:t>
      </w:r>
      <w:r w:rsidR="00D54142" w:rsidRPr="0021152D">
        <w:t xml:space="preserve"> </w:t>
      </w:r>
      <w:r w:rsidR="001F286F" w:rsidRPr="0021152D">
        <w:t>if infected</w:t>
      </w:r>
      <w:r w:rsidR="00FB2E04" w:rsidRPr="0021152D">
        <w:t>.</w:t>
      </w:r>
      <w:r w:rsidR="005E414C" w:rsidRPr="0021152D">
        <w:fldChar w:fldCharType="begin"/>
      </w:r>
      <w:r w:rsidR="005E414C" w:rsidRPr="0021152D">
        <w:instrText xml:space="preserve"> ADDIN EN.CITE &lt;EndNote&gt;&lt;Cite&gt;&lt;Author&gt;Bower&lt;/Author&gt;&lt;Year&gt;2016&lt;/Year&gt;&lt;RecNum&gt;5142&lt;/RecNum&gt;&lt;DisplayText&gt;&lt;style face="superscript"&gt;12&lt;/style&gt;&lt;/DisplayText&gt;&lt;record&gt;&lt;rec-number&gt;5142&lt;/rec-number&gt;&lt;foreign-keys&gt;&lt;key app="EN" db-id="awsrxate55etsueszabxfv9yer0rs99pfawd" timestamp="1462284766"&gt;5142&lt;/key&gt;&lt;/foreign-keys&gt;&lt;ref-type name="Journal Article"&gt;17&lt;/ref-type&gt;&lt;contributors&gt;&lt;authors&gt;&lt;author&gt;Bower, Hilary&lt;/author&gt;&lt;author&gt;Johnson, S.&lt;/author&gt;&lt;author&gt;Bangura, M.S.&lt;/author&gt;&lt;author&gt;Kamara, A.J.&lt;/author&gt;&lt;author&gt;Kamara,O.&lt;/author&gt;&lt;author&gt;Mansaray, Saidu H.&lt;/author&gt;&lt;author&gt;Sesay, Daniel&lt;/author&gt;&lt;author&gt;Turay, Cecilia&lt;/author&gt;&lt;author&gt;Checchi, F.&lt;/author&gt;&lt;author&gt;Glynn, J.R.&lt;/author&gt;&lt;/authors&gt;&lt;/contributors&gt;&lt;titles&gt;&lt;title&gt;Exposure-specific and age-specific attack rates for Ebola virus disease in Ebola-affected households, Sierra Leone&lt;/title&gt;&lt;secondary-title&gt;Emerg Infect Dis &lt;/secondary-title&gt;&lt;/titles&gt;&lt;periodical&gt;&lt;full-title&gt;Emerg Infect Dis&lt;/full-title&gt;&lt;/periodical&gt;&lt;pages&gt;1403-12&lt;/pages&gt;&lt;volume&gt;22&lt;/volume&gt;&lt;number&gt;7&lt;/number&gt;&lt;dates&gt;&lt;year&gt;2016&lt;/year&gt;&lt;/dates&gt;&lt;urls&gt;&lt;related-urls&gt;&lt;url&gt;http://dx.doi.org/10.3201/eid2208.160163&lt;/url&gt;&lt;/related-urls&gt;&lt;/urls&gt;&lt;electronic-resource-num&gt;http://dx.doi.org/10.3201/eid2208.160163&lt;/electronic-resource-num&gt;&lt;/record&gt;&lt;/Cite&gt;&lt;/EndNote&gt;</w:instrText>
      </w:r>
      <w:r w:rsidR="005E414C" w:rsidRPr="0021152D">
        <w:fldChar w:fldCharType="separate"/>
      </w:r>
      <w:r w:rsidR="005E414C" w:rsidRPr="0021152D">
        <w:rPr>
          <w:noProof/>
          <w:vertAlign w:val="superscript"/>
        </w:rPr>
        <w:t>12</w:t>
      </w:r>
      <w:r w:rsidR="005E414C" w:rsidRPr="0021152D">
        <w:fldChar w:fldCharType="end"/>
      </w:r>
      <w:r w:rsidR="0062284A" w:rsidRPr="0021152D">
        <w:t xml:space="preserve"> </w:t>
      </w:r>
    </w:p>
    <w:p w14:paraId="3CC5772F" w14:textId="77777777" w:rsidR="0062284A" w:rsidRPr="0021152D" w:rsidRDefault="0062284A" w:rsidP="00796578">
      <w:pPr>
        <w:spacing w:after="0" w:line="480" w:lineRule="auto"/>
      </w:pPr>
    </w:p>
    <w:p w14:paraId="7E7A25D4" w14:textId="1299A42D" w:rsidR="00A7227A" w:rsidRPr="0021152D" w:rsidRDefault="002B68A0" w:rsidP="00796578">
      <w:pPr>
        <w:spacing w:after="0" w:line="480" w:lineRule="auto"/>
      </w:pPr>
      <w:r w:rsidRPr="0021152D">
        <w:t>A</w:t>
      </w:r>
      <w:r w:rsidR="00A7227A" w:rsidRPr="0021152D">
        <w:t xml:space="preserve"> test </w:t>
      </w:r>
      <w:r w:rsidR="000D6FD2" w:rsidRPr="0021152D">
        <w:t xml:space="preserve">for </w:t>
      </w:r>
      <w:r w:rsidR="00CD67EE">
        <w:t xml:space="preserve">EBOV </w:t>
      </w:r>
      <w:proofErr w:type="gramStart"/>
      <w:r w:rsidR="001D3B90" w:rsidRPr="0021152D">
        <w:t>antibodies</w:t>
      </w:r>
      <w:r w:rsidR="000D6FD2" w:rsidRPr="0021152D">
        <w:t xml:space="preserve"> </w:t>
      </w:r>
      <w:r w:rsidR="008E1E3B">
        <w:t xml:space="preserve"> </w:t>
      </w:r>
      <w:r w:rsidR="00A7227A" w:rsidRPr="0021152D">
        <w:t>with</w:t>
      </w:r>
      <w:proofErr w:type="gramEnd"/>
      <w:r w:rsidR="00A7227A" w:rsidRPr="0021152D">
        <w:t xml:space="preserve"> high sensitivity and specificity</w:t>
      </w:r>
      <w:r w:rsidRPr="0021152D">
        <w:t xml:space="preserve"> is needed</w:t>
      </w:r>
      <w:r w:rsidR="00A7227A" w:rsidRPr="0021152D">
        <w:t xml:space="preserve">. </w:t>
      </w:r>
      <w:r w:rsidR="004A0B26" w:rsidRPr="0021152D">
        <w:t>Taking blood is difficult i</w:t>
      </w:r>
      <w:r w:rsidR="00A7227A" w:rsidRPr="0021152D">
        <w:t>n an Ebola epidemic</w:t>
      </w:r>
      <w:r w:rsidR="003A0B36" w:rsidRPr="0021152D">
        <w:t>, due to both the infection risk and population suspicion</w:t>
      </w:r>
      <w:r w:rsidR="00C7337E" w:rsidRPr="0021152D">
        <w:t xml:space="preserve">. </w:t>
      </w:r>
      <w:r w:rsidR="00DC0015" w:rsidRPr="0021152D">
        <w:t>W</w:t>
      </w:r>
      <w:r w:rsidR="00C7337E" w:rsidRPr="0021152D">
        <w:t xml:space="preserve">e describe the </w:t>
      </w:r>
      <w:r w:rsidR="00F4085C" w:rsidRPr="0021152D">
        <w:t xml:space="preserve">field </w:t>
      </w:r>
      <w:r w:rsidR="00C7337E" w:rsidRPr="0021152D">
        <w:t xml:space="preserve">validation of a new </w:t>
      </w:r>
      <w:r w:rsidR="00122F6C" w:rsidRPr="0021152D">
        <w:t xml:space="preserve">Capture </w:t>
      </w:r>
      <w:r w:rsidR="004C162D" w:rsidRPr="0021152D">
        <w:t>ELISA</w:t>
      </w:r>
      <w:r w:rsidR="003C0240" w:rsidRPr="0021152D">
        <w:t xml:space="preserve"> which detects IgG to E</w:t>
      </w:r>
      <w:r w:rsidR="00AD6095">
        <w:t>BOV</w:t>
      </w:r>
      <w:r w:rsidR="003C0240" w:rsidRPr="0021152D">
        <w:t xml:space="preserve"> g</w:t>
      </w:r>
      <w:r w:rsidR="001D3B90" w:rsidRPr="0021152D">
        <w:t>lycoprotein in</w:t>
      </w:r>
      <w:r w:rsidR="004C162D" w:rsidRPr="0021152D">
        <w:t xml:space="preserve"> </w:t>
      </w:r>
      <w:r w:rsidR="00C7337E" w:rsidRPr="0021152D">
        <w:t>oral fluid</w:t>
      </w:r>
      <w:r w:rsidR="001D3B90" w:rsidRPr="0021152D">
        <w:t>,</w:t>
      </w:r>
      <w:r w:rsidR="005E414C" w:rsidRPr="0021152D">
        <w:fldChar w:fldCharType="begin"/>
      </w:r>
      <w:r w:rsidR="005E414C" w:rsidRPr="0021152D">
        <w:instrText xml:space="preserve"> ADDIN EN.CITE &lt;EndNote&gt;&lt;Cite&gt;&lt;Author&gt;Lambe&lt;/Author&gt;&lt;Year&gt;2016&lt;/Year&gt;&lt;RecNum&gt;5015&lt;/RecNum&gt;&lt;DisplayText&gt;&lt;style face="superscript"&gt;13&lt;/style&gt;&lt;/DisplayText&gt;&lt;record&gt;&lt;rec-number&gt;5015&lt;/rec-number&gt;&lt;foreign-keys&gt;&lt;key app="EN" db-id="awsrxate55etsueszabxfv9yer0rs99pfawd" timestamp="1460561152"&gt;5015&lt;/key&gt;&lt;/foreign-keys&gt;&lt;ref-type name="Journal Article"&gt;17&lt;/ref-type&gt;&lt;contributors&gt;&lt;authors&gt;&lt;author&gt;Teresa Lambe&lt;/author&gt;&lt;author&gt;Tommy Rampling&lt;/author&gt;&lt;author&gt;Dhan Samuel&lt;/author&gt;&lt;author&gt;Georgina Bowyer&lt;/author&gt;&lt;author&gt;Katie Ewer&lt;/author&gt;&lt;author&gt;Navin Venkatraman&lt;/author&gt;&lt;author&gt;Matthew Edmans&lt;/author&gt;&lt;author&gt;Steve Dicks&lt;/author&gt;&lt;author&gt;Adrian VS Hill&lt;/author&gt;&lt;author&gt;Richard S. Tedder&lt;/author&gt;&lt;author&gt;Sarah C Gilbert&lt;/author&gt;&lt;/authors&gt;&lt;/contributors&gt;&lt;titles&gt;&lt;title&gt;Detection of vaccine induced antibodies to Ebola Virus in oral fluid&lt;/title&gt;&lt;secondary-title&gt;Open Forum Infect Dis&lt;/secondary-title&gt;&lt;/titles&gt;&lt;periodical&gt;&lt;full-title&gt;Open Forum Infect Dis&lt;/full-title&gt;&lt;/periodical&gt;&lt;pages&gt;ofw031&lt;/pages&gt;&lt;volume&gt;3&lt;/volume&gt;&lt;section&gt;ofw031&lt;/section&gt;&lt;dates&gt;&lt;year&gt;2016&lt;/year&gt;&lt;/dates&gt;&lt;urls&gt;&lt;/urls&gt;&lt;electronic-resource-num&gt;10.1093/ofid/ofw031. eCollection 201&lt;/electronic-resource-num&gt;&lt;/record&gt;&lt;/Cite&gt;&lt;/EndNote&gt;</w:instrText>
      </w:r>
      <w:r w:rsidR="005E414C" w:rsidRPr="0021152D">
        <w:fldChar w:fldCharType="separate"/>
      </w:r>
      <w:r w:rsidR="005E414C" w:rsidRPr="0021152D">
        <w:rPr>
          <w:noProof/>
          <w:vertAlign w:val="superscript"/>
        </w:rPr>
        <w:t>13</w:t>
      </w:r>
      <w:r w:rsidR="005E414C" w:rsidRPr="0021152D">
        <w:fldChar w:fldCharType="end"/>
      </w:r>
      <w:r w:rsidR="009D34BA" w:rsidRPr="0021152D">
        <w:t xml:space="preserve"> </w:t>
      </w:r>
      <w:r w:rsidR="00C7337E" w:rsidRPr="0021152D">
        <w:t xml:space="preserve">and the results of a large </w:t>
      </w:r>
      <w:proofErr w:type="spellStart"/>
      <w:r w:rsidR="00B334F4" w:rsidRPr="0021152D">
        <w:t>seroprevalence</w:t>
      </w:r>
      <w:proofErr w:type="spellEnd"/>
      <w:r w:rsidR="00B334F4" w:rsidRPr="0021152D">
        <w:t xml:space="preserve"> </w:t>
      </w:r>
      <w:r w:rsidR="00C7337E" w:rsidRPr="0021152D">
        <w:t xml:space="preserve">study </w:t>
      </w:r>
      <w:r w:rsidR="001756CB" w:rsidRPr="0021152D">
        <w:t xml:space="preserve">in </w:t>
      </w:r>
      <w:r w:rsidR="006740E5" w:rsidRPr="0021152D">
        <w:t xml:space="preserve">Ebola-affected </w:t>
      </w:r>
      <w:r w:rsidR="00C7337E" w:rsidRPr="0021152D">
        <w:t xml:space="preserve">households. </w:t>
      </w:r>
    </w:p>
    <w:p w14:paraId="2F0A3B77" w14:textId="77777777" w:rsidR="00872BDB" w:rsidRPr="0021152D" w:rsidRDefault="00872BDB" w:rsidP="00796578">
      <w:pPr>
        <w:spacing w:after="0" w:line="480" w:lineRule="auto"/>
      </w:pPr>
    </w:p>
    <w:p w14:paraId="36980B0A" w14:textId="77777777" w:rsidR="005F2F8A" w:rsidRPr="0021152D" w:rsidRDefault="005F2F8A" w:rsidP="00796578">
      <w:pPr>
        <w:keepNext/>
        <w:keepLines/>
        <w:spacing w:after="0" w:line="480" w:lineRule="auto"/>
        <w:rPr>
          <w:b/>
        </w:rPr>
      </w:pPr>
      <w:r w:rsidRPr="0021152D">
        <w:rPr>
          <w:b/>
        </w:rPr>
        <w:t>Methods</w:t>
      </w:r>
      <w:r w:rsidR="002C76B2" w:rsidRPr="0021152D">
        <w:rPr>
          <w:b/>
        </w:rPr>
        <w:t xml:space="preserve"> and materials</w:t>
      </w:r>
    </w:p>
    <w:p w14:paraId="01EC4B10" w14:textId="19576276" w:rsidR="004F1F68" w:rsidRDefault="004F1F68" w:rsidP="00796578">
      <w:pPr>
        <w:keepNext/>
        <w:keepLines/>
        <w:spacing w:after="0" w:line="480" w:lineRule="auto"/>
      </w:pPr>
    </w:p>
    <w:p w14:paraId="4869014A" w14:textId="385EF938" w:rsidR="001D6E7E" w:rsidRPr="00261A78" w:rsidRDefault="001D6E7E" w:rsidP="00796578">
      <w:pPr>
        <w:keepNext/>
        <w:keepLines/>
        <w:spacing w:after="0" w:line="480" w:lineRule="auto"/>
        <w:rPr>
          <w:i/>
        </w:rPr>
      </w:pPr>
      <w:r>
        <w:rPr>
          <w:i/>
        </w:rPr>
        <w:t>Participants and data collection</w:t>
      </w:r>
    </w:p>
    <w:p w14:paraId="610862C7" w14:textId="4A65F0A8" w:rsidR="00585025" w:rsidRPr="0021152D" w:rsidRDefault="00EB765F" w:rsidP="00796578">
      <w:pPr>
        <w:keepNext/>
        <w:keepLines/>
        <w:spacing w:after="0" w:line="480" w:lineRule="auto"/>
      </w:pPr>
      <w:r w:rsidRPr="0021152D">
        <w:t>All survivors from Kerry Town Ebola Treatment Centre</w:t>
      </w:r>
      <w:r w:rsidR="005F5C86" w:rsidRPr="0021152D">
        <w:t>, who were discharged between November 2014 and March 2015,</w:t>
      </w:r>
      <w:r w:rsidRPr="0021152D">
        <w:t xml:space="preserve"> </w:t>
      </w:r>
      <w:r w:rsidR="000D6FD2" w:rsidRPr="0021152D">
        <w:t>and their household members</w:t>
      </w:r>
      <w:r w:rsidR="000254B0">
        <w:t xml:space="preserve"> (people eating from the same pot)</w:t>
      </w:r>
      <w:r w:rsidR="003D4613" w:rsidRPr="0021152D">
        <w:t>,</w:t>
      </w:r>
      <w:r w:rsidR="000D6FD2" w:rsidRPr="0021152D">
        <w:t xml:space="preserve"> </w:t>
      </w:r>
      <w:r w:rsidRPr="0021152D">
        <w:t xml:space="preserve">were sought </w:t>
      </w:r>
      <w:r w:rsidR="00923957" w:rsidRPr="0021152D">
        <w:t xml:space="preserve">for </w:t>
      </w:r>
      <w:r w:rsidRPr="0021152D">
        <w:t xml:space="preserve">this study. </w:t>
      </w:r>
      <w:r w:rsidR="007E49AF" w:rsidRPr="0021152D">
        <w:t>I</w:t>
      </w:r>
      <w:r w:rsidRPr="0021152D">
        <w:t>nterviews were condu</w:t>
      </w:r>
      <w:r w:rsidR="00574AE6" w:rsidRPr="0021152D">
        <w:t xml:space="preserve">cted </w:t>
      </w:r>
      <w:r w:rsidR="005F5C86" w:rsidRPr="0021152D">
        <w:t>in July-September 2015</w:t>
      </w:r>
      <w:r w:rsidR="00CD67EE">
        <w:t xml:space="preserve">, encouraging </w:t>
      </w:r>
      <w:r w:rsidRPr="0021152D">
        <w:t xml:space="preserve"> household</w:t>
      </w:r>
      <w:r w:rsidR="007E49AF" w:rsidRPr="0021152D">
        <w:t xml:space="preserve"> member</w:t>
      </w:r>
      <w:r w:rsidRPr="0021152D">
        <w:t xml:space="preserve">s to tell their story </w:t>
      </w:r>
      <w:r w:rsidR="00B621D1" w:rsidRPr="0021152D">
        <w:t>as a group</w:t>
      </w:r>
      <w:r w:rsidR="00CD67EE">
        <w:t xml:space="preserve">, as </w:t>
      </w:r>
      <w:r w:rsidR="008C32FD" w:rsidRPr="0021152D">
        <w:t xml:space="preserve"> described elsewhere</w:t>
      </w:r>
      <w:r w:rsidR="007E49AF" w:rsidRPr="0021152D">
        <w:t>.</w:t>
      </w:r>
      <w:r w:rsidR="005E414C">
        <w:fldChar w:fldCharType="begin"/>
      </w:r>
      <w:r w:rsidR="005E414C">
        <w:instrText xml:space="preserve"> ADDIN EN.CITE &lt;EndNote&gt;&lt;Cite&gt;&lt;Author&gt;Bower&lt;/Author&gt;&lt;Year&gt;2016&lt;/Year&gt;&lt;RecNum&gt;5142&lt;/RecNum&gt;&lt;DisplayText&gt;&lt;style face="superscript"&gt;12&lt;/style&gt;&lt;/DisplayText&gt;&lt;record&gt;&lt;rec-number&gt;5142&lt;/rec-number&gt;&lt;foreign-keys&gt;&lt;key app="EN" db-id="awsrxate55etsueszabxfv9yer0rs99pfawd" timestamp="1462284766"&gt;5142&lt;/key&gt;&lt;/foreign-keys&gt;&lt;ref-type name="Journal Article"&gt;17&lt;/ref-type&gt;&lt;contributors&gt;&lt;authors&gt;&lt;author&gt;Bower, Hilary&lt;/author&gt;&lt;author&gt;Johnson, S.&lt;/author&gt;&lt;author&gt;Bangura, M.S.&lt;/author&gt;&lt;author&gt;Kamara, A.J.&lt;/author&gt;&lt;author&gt;Kamara,O.&lt;/author&gt;&lt;author&gt;Mansaray, Saidu H.&lt;/author&gt;&lt;author&gt;Sesay, Daniel&lt;/author&gt;&lt;author&gt;Turay, Cecilia&lt;/author&gt;&lt;author&gt;Checchi, F.&lt;/author&gt;&lt;author&gt;Glynn, J.R.&lt;/author&gt;&lt;/authors&gt;&lt;/contributors&gt;&lt;titles&gt;&lt;title&gt;Exposure-specific and age-specific attack rates for Ebola virus disease in Ebola-affected households, Sierra Leone&lt;/title&gt;&lt;secondary-title&gt;Emerg Infect Dis &lt;/secondary-title&gt;&lt;/titles&gt;&lt;periodical&gt;&lt;full-title&gt;Emerg Infect Dis&lt;/full-title&gt;&lt;/periodical&gt;&lt;pages&gt;1403-12&lt;/pages&gt;&lt;volume&gt;22&lt;/volume&gt;&lt;number&gt;7&lt;/number&gt;&lt;dates&gt;&lt;year&gt;2016&lt;/year&gt;&lt;/dates&gt;&lt;urls&gt;&lt;related-urls&gt;&lt;url&gt;http://dx.doi.org/10.3201/eid2208.160163&lt;/url&gt;&lt;/related-urls&gt;&lt;/urls&gt;&lt;electronic-resource-num&gt;http://dx.doi.org/10.3201/eid2208.160163&lt;/electronic-resource-num&gt;&lt;/record&gt;&lt;/Cite&gt;&lt;/EndNote&gt;</w:instrText>
      </w:r>
      <w:r w:rsidR="005E414C">
        <w:fldChar w:fldCharType="separate"/>
      </w:r>
      <w:r w:rsidR="005E414C" w:rsidRPr="005E414C">
        <w:rPr>
          <w:noProof/>
          <w:vertAlign w:val="superscript"/>
        </w:rPr>
        <w:t>12</w:t>
      </w:r>
      <w:r w:rsidR="005E414C">
        <w:fldChar w:fldCharType="end"/>
      </w:r>
      <w:r w:rsidR="00344A9F" w:rsidRPr="0021152D">
        <w:t xml:space="preserve"> </w:t>
      </w:r>
      <w:r w:rsidRPr="0021152D">
        <w:t xml:space="preserve">For each person in the household who was ill or died </w:t>
      </w:r>
      <w:r w:rsidR="00585025" w:rsidRPr="0021152D">
        <w:t>of E</w:t>
      </w:r>
      <w:r w:rsidR="000D6FD2" w:rsidRPr="0021152D">
        <w:t xml:space="preserve">VD </w:t>
      </w:r>
      <w:r w:rsidRPr="0021152D">
        <w:t xml:space="preserve">we asked who had helped </w:t>
      </w:r>
      <w:r w:rsidR="00011DEE" w:rsidRPr="0021152D">
        <w:t xml:space="preserve">them </w:t>
      </w:r>
      <w:r w:rsidR="0039039E" w:rsidRPr="0021152D">
        <w:t>and had contact with them</w:t>
      </w:r>
      <w:r w:rsidRPr="0021152D">
        <w:t xml:space="preserve">. We also asked about exposures outside the household. </w:t>
      </w:r>
      <w:r w:rsidR="00AD6095">
        <w:t xml:space="preserve">With additional </w:t>
      </w:r>
      <w:r w:rsidR="00344A9F" w:rsidRPr="0021152D">
        <w:t>probing questions,</w:t>
      </w:r>
      <w:r w:rsidR="008F0E1C" w:rsidRPr="0021152D">
        <w:t xml:space="preserve"> </w:t>
      </w:r>
      <w:r w:rsidRPr="0021152D">
        <w:t xml:space="preserve">we established the maximum </w:t>
      </w:r>
      <w:r w:rsidR="00CD67EE">
        <w:t xml:space="preserve">exposure </w:t>
      </w:r>
      <w:r w:rsidRPr="0021152D">
        <w:t xml:space="preserve">level  for each person, including those who </w:t>
      </w:r>
      <w:r w:rsidR="008F0E1C" w:rsidRPr="0021152D">
        <w:t>had not been</w:t>
      </w:r>
      <w:r w:rsidRPr="0021152D">
        <w:t xml:space="preserve"> ill</w:t>
      </w:r>
      <w:r w:rsidR="003A0B36" w:rsidRPr="0021152D">
        <w:t xml:space="preserve"> and those who had died</w:t>
      </w:r>
      <w:r w:rsidRPr="0021152D">
        <w:t xml:space="preserve">, using </w:t>
      </w:r>
      <w:r w:rsidR="007D2B67" w:rsidRPr="0021152D">
        <w:t xml:space="preserve">predefined </w:t>
      </w:r>
      <w:r w:rsidR="00011DEE" w:rsidRPr="0021152D">
        <w:t>levels</w:t>
      </w:r>
      <w:r w:rsidRPr="0021152D">
        <w:t>.</w:t>
      </w:r>
      <w:r w:rsidR="005E414C" w:rsidRPr="0021152D">
        <w:fldChar w:fldCharType="begin"/>
      </w:r>
      <w:r w:rsidR="005E414C" w:rsidRPr="0021152D">
        <w:instrText xml:space="preserve"> ADDIN EN.CITE &lt;EndNote&gt;&lt;Cite&gt;&lt;Author&gt;Bower&lt;/Author&gt;&lt;Year&gt;2016&lt;/Year&gt;&lt;RecNum&gt;5142&lt;/RecNum&gt;&lt;DisplayText&gt;&lt;style face="superscript"&gt;12&lt;/style&gt;&lt;/DisplayText&gt;&lt;record&gt;&lt;rec-number&gt;5142&lt;/rec-number&gt;&lt;foreign-keys&gt;&lt;key app="EN" db-id="awsrxate55etsueszabxfv9yer0rs99pfawd" timestamp="1462284766"&gt;5142&lt;/key&gt;&lt;/foreign-keys&gt;&lt;ref-type name="Journal Article"&gt;17&lt;/ref-type&gt;&lt;contributors&gt;&lt;authors&gt;&lt;author&gt;Bower, Hilary&lt;/author&gt;&lt;author&gt;Johnson, S.&lt;/author&gt;&lt;author&gt;Bangura, M.S.&lt;/author&gt;&lt;author&gt;Kamara, A.J.&lt;/author&gt;&lt;author&gt;Kamara,O.&lt;/author&gt;&lt;author&gt;Mansaray, Saidu H.&lt;/author&gt;&lt;author&gt;Sesay, Daniel&lt;/author&gt;&lt;author&gt;Turay, Cecilia&lt;/author&gt;&lt;author&gt;Checchi, F.&lt;/author&gt;&lt;author&gt;Glynn, J.R.&lt;/author&gt;&lt;/authors&gt;&lt;/contributors&gt;&lt;titles&gt;&lt;title&gt;Exposure-specific and age-specific attack rates for Ebola virus disease in Ebola-affected households, Sierra Leone&lt;/title&gt;&lt;secondary-title&gt;Emerg Infect Dis &lt;/secondary-title&gt;&lt;/titles&gt;&lt;periodical&gt;&lt;full-title&gt;Emerg Infect Dis&lt;/full-title&gt;&lt;/periodical&gt;&lt;pages&gt;1403-12&lt;/pages&gt;&lt;volume&gt;22&lt;/volume&gt;&lt;number&gt;7&lt;/number&gt;&lt;dates&gt;&lt;year&gt;2016&lt;/year&gt;&lt;/dates&gt;&lt;urls&gt;&lt;related-urls&gt;&lt;url&gt;http://dx.doi.org/10.3201/eid2208.160163&lt;/url&gt;&lt;/related-urls&gt;&lt;/urls&gt;&lt;electronic-resource-num&gt;http://dx.doi.org/10.3201/eid2208.160163&lt;/electronic-resource-num&gt;&lt;/record&gt;&lt;/Cite&gt;&lt;/EndNote&gt;</w:instrText>
      </w:r>
      <w:r w:rsidR="005E414C" w:rsidRPr="0021152D">
        <w:fldChar w:fldCharType="separate"/>
      </w:r>
      <w:r w:rsidR="005E414C" w:rsidRPr="0021152D">
        <w:rPr>
          <w:noProof/>
          <w:vertAlign w:val="superscript"/>
        </w:rPr>
        <w:t>12</w:t>
      </w:r>
      <w:r w:rsidR="005E414C" w:rsidRPr="0021152D">
        <w:fldChar w:fldCharType="end"/>
      </w:r>
      <w:r w:rsidR="000D6FD2" w:rsidRPr="0021152D">
        <w:t xml:space="preserve"> </w:t>
      </w:r>
      <w:r w:rsidR="00585025" w:rsidRPr="0021152D">
        <w:t>The highest level was touching the body of someone who died of EVD, then direct contact with body fluids of a “wet” case (i.e. an EVD case with diarrhoea, vomiting or bleeding); direct contact with a wet case</w:t>
      </w:r>
      <w:r w:rsidR="00CB1EBF" w:rsidRPr="0021152D">
        <w:t xml:space="preserve"> (including nursing and personal care, sharing a bed)</w:t>
      </w:r>
      <w:r w:rsidR="00585025" w:rsidRPr="0021152D">
        <w:t>; direct contact with a dry case (i.e. an EVD case without “wet” symptoms); indirect contact with a wet case (e.g. washing clothes</w:t>
      </w:r>
      <w:r w:rsidR="00CB1EBF" w:rsidRPr="0021152D">
        <w:t>/bed linen</w:t>
      </w:r>
      <w:r w:rsidR="00585025" w:rsidRPr="0021152D">
        <w:t xml:space="preserve">); indirect contact with a dry case; minimal contact (e.g. shared meals); and no known contact. </w:t>
      </w:r>
    </w:p>
    <w:p w14:paraId="19C24E74" w14:textId="77777777" w:rsidR="00796578" w:rsidRPr="0021152D" w:rsidRDefault="00796578" w:rsidP="00796578">
      <w:pPr>
        <w:keepNext/>
        <w:keepLines/>
        <w:spacing w:after="0" w:line="480" w:lineRule="auto"/>
      </w:pPr>
    </w:p>
    <w:p w14:paraId="4E4880AC" w14:textId="2300DAB0" w:rsidR="00585025" w:rsidRPr="0021152D" w:rsidRDefault="00F307B0" w:rsidP="00796578">
      <w:pPr>
        <w:spacing w:after="0" w:line="480" w:lineRule="auto"/>
      </w:pPr>
      <w:r w:rsidRPr="0021152D">
        <w:t>I</w:t>
      </w:r>
      <w:r w:rsidR="00585025" w:rsidRPr="0021152D">
        <w:t xml:space="preserve">ndividuals who </w:t>
      </w:r>
      <w:r w:rsidRPr="0021152D">
        <w:t xml:space="preserve">did not </w:t>
      </w:r>
      <w:r w:rsidR="0039039E" w:rsidRPr="0021152D">
        <w:t>report</w:t>
      </w:r>
      <w:r w:rsidR="00585025" w:rsidRPr="0021152D">
        <w:t xml:space="preserve"> E</w:t>
      </w:r>
      <w:r w:rsidR="000D6FD2" w:rsidRPr="0021152D">
        <w:t>VD</w:t>
      </w:r>
      <w:r w:rsidR="00585025" w:rsidRPr="0021152D">
        <w:t xml:space="preserve"> we</w:t>
      </w:r>
      <w:r w:rsidRPr="0021152D">
        <w:t>re</w:t>
      </w:r>
      <w:r w:rsidR="00585025" w:rsidRPr="0021152D">
        <w:t xml:space="preserve"> asked </w:t>
      </w:r>
      <w:r w:rsidR="0039039E" w:rsidRPr="0021152D">
        <w:t>about s</w:t>
      </w:r>
      <w:r w:rsidR="00585025" w:rsidRPr="0021152D">
        <w:t xml:space="preserve">ymptoms at the time </w:t>
      </w:r>
      <w:r w:rsidR="008F0E1C" w:rsidRPr="0021152D">
        <w:t xml:space="preserve">that </w:t>
      </w:r>
      <w:r w:rsidR="00585025" w:rsidRPr="0021152D">
        <w:t>others in the household had E</w:t>
      </w:r>
      <w:r w:rsidR="006341A9">
        <w:t>VD</w:t>
      </w:r>
      <w:r w:rsidR="00585025" w:rsidRPr="0021152D">
        <w:t xml:space="preserve">. </w:t>
      </w:r>
      <w:r w:rsidRPr="0021152D">
        <w:t xml:space="preserve">Those reporting symptoms </w:t>
      </w:r>
      <w:r w:rsidR="00585025" w:rsidRPr="0021152D">
        <w:t xml:space="preserve">were classified </w:t>
      </w:r>
      <w:r w:rsidR="00A82C83" w:rsidRPr="0021152D">
        <w:t xml:space="preserve">using </w:t>
      </w:r>
      <w:r w:rsidR="00585025" w:rsidRPr="0021152D">
        <w:t xml:space="preserve">the Sierra Leone case definition for </w:t>
      </w:r>
      <w:r w:rsidR="00707480" w:rsidRPr="0021152D">
        <w:t>“</w:t>
      </w:r>
      <w:r w:rsidR="00585025" w:rsidRPr="0021152D">
        <w:t>probable</w:t>
      </w:r>
      <w:r w:rsidR="00707480" w:rsidRPr="0021152D">
        <w:t>”</w:t>
      </w:r>
      <w:r w:rsidR="00585025" w:rsidRPr="0021152D">
        <w:t xml:space="preserve"> E</w:t>
      </w:r>
      <w:r w:rsidR="000D6FD2" w:rsidRPr="0021152D">
        <w:t>VD</w:t>
      </w:r>
      <w:r w:rsidR="005E414C" w:rsidRPr="0021152D">
        <w:fldChar w:fldCharType="begin"/>
      </w:r>
      <w:r w:rsidR="005E414C">
        <w:instrText xml:space="preserve"> ADDIN EN.CITE &lt;EndNote&gt;&lt;Cite&gt;&lt;Author&gt;World_Health_Organization&lt;/Author&gt;&lt;Year&gt;2014&lt;/Year&gt;&lt;RecNum&gt;4689&lt;/RecNum&gt;&lt;DisplayText&gt;&lt;style face="superscript"&gt;14&lt;/style&gt;&lt;/DisplayText&gt;&lt;record&gt;&lt;rec-number&gt;4689&lt;/rec-number&gt;&lt;foreign-keys&gt;&lt;key app="EN" db-id="awsrxate55etsueszabxfv9yer0rs99pfawd" timestamp="1447254622"&gt;4689&lt;/key&gt;&lt;/foreign-keys&gt;&lt;ref-type name="Journal Article"&gt;17&lt;/ref-type&gt;&lt;contributors&gt;&lt;authors&gt;&lt;author&gt;World_Health_Organization&lt;/author&gt;&lt;author&gt;Sierra_Leone_Ministry_of_Health&lt;/author&gt;&lt;/authors&gt;&lt;/contributors&gt;&lt;titles&gt;&lt;title&gt;Clinical management of patients in the Ebola Treatment Centres and other care centres in Sierra Leone. Interim Emergency Guidelines.  http://nerc.sl/?q=sierra-leone-ebola-treatment-centre-pocket-guide-15-dec-2014&lt;/title&gt;&lt;/titles&gt;&lt;dates&gt;&lt;year&gt;2014&lt;/year&gt;&lt;/dates&gt;&lt;urls&gt;&lt;/urls&gt;&lt;/record&gt;&lt;/Cite&gt;&lt;/EndNote&gt;</w:instrText>
      </w:r>
      <w:r w:rsidR="005E414C" w:rsidRPr="0021152D">
        <w:fldChar w:fldCharType="separate"/>
      </w:r>
      <w:r w:rsidR="005E414C" w:rsidRPr="005E414C">
        <w:rPr>
          <w:noProof/>
          <w:vertAlign w:val="superscript"/>
        </w:rPr>
        <w:t>14</w:t>
      </w:r>
      <w:r w:rsidR="005E414C" w:rsidRPr="0021152D">
        <w:fldChar w:fldCharType="end"/>
      </w:r>
      <w:r w:rsidR="00585025" w:rsidRPr="0021152D">
        <w:t xml:space="preserve"> </w:t>
      </w:r>
      <w:r w:rsidR="00A82C83" w:rsidRPr="0021152D">
        <w:t xml:space="preserve">(i.e. </w:t>
      </w:r>
      <w:r w:rsidR="00585025" w:rsidRPr="0021152D">
        <w:t>contact plus fever or miscarriage or unexplained bleeding; or contact plus three or more symptoms (of fatigue, headache, loss of appetite, nausea or vomiting, abdominal pain, diarrhoea, muscle or joint pain, sore throat or pain on swallowing, hiccups).</w:t>
      </w:r>
    </w:p>
    <w:p w14:paraId="4E7D19BB" w14:textId="77777777" w:rsidR="00150A24" w:rsidRPr="0021152D" w:rsidRDefault="00150A24" w:rsidP="00796578">
      <w:pPr>
        <w:spacing w:after="0" w:line="480" w:lineRule="auto"/>
      </w:pPr>
    </w:p>
    <w:p w14:paraId="3050ED35" w14:textId="77777777" w:rsidR="00EB765F" w:rsidRPr="0021152D" w:rsidRDefault="006E2ADB" w:rsidP="00796578">
      <w:pPr>
        <w:spacing w:after="0" w:line="480" w:lineRule="auto"/>
      </w:pPr>
      <w:r w:rsidRPr="0021152D">
        <w:t>Swabs (</w:t>
      </w:r>
      <w:proofErr w:type="spellStart"/>
      <w:r w:rsidRPr="0021152D">
        <w:t>Oracol</w:t>
      </w:r>
      <w:proofErr w:type="spellEnd"/>
      <w:r w:rsidRPr="0021152D">
        <w:t>, Malvern Medical Developments Limited)</w:t>
      </w:r>
      <w:r w:rsidR="002C5A3E" w:rsidRPr="0021152D">
        <w:t xml:space="preserve"> </w:t>
      </w:r>
      <w:r w:rsidR="007D2B67" w:rsidRPr="0021152D">
        <w:t xml:space="preserve">for oral fluid collection </w:t>
      </w:r>
      <w:r w:rsidR="00FB3F81" w:rsidRPr="0021152D">
        <w:t xml:space="preserve">were demonstrated by the field staff and then self-administered, with adults helping children. Each swab was rubbed </w:t>
      </w:r>
      <w:r w:rsidR="002C76B2" w:rsidRPr="0021152D">
        <w:t xml:space="preserve">firmly </w:t>
      </w:r>
      <w:r w:rsidR="00FB3F81" w:rsidRPr="0021152D">
        <w:t xml:space="preserve">on the gums for 90 </w:t>
      </w:r>
      <w:r w:rsidR="009C0CAD" w:rsidRPr="0021152D">
        <w:t xml:space="preserve">seconds, sealed, put in </w:t>
      </w:r>
      <w:r w:rsidR="008F0E1C" w:rsidRPr="0021152D">
        <w:t>a cool box</w:t>
      </w:r>
      <w:r w:rsidR="007D2B67" w:rsidRPr="0021152D">
        <w:t xml:space="preserve">, and transferred daily to a </w:t>
      </w:r>
      <w:r w:rsidR="00B334F4" w:rsidRPr="0021152D">
        <w:t xml:space="preserve">-20°C </w:t>
      </w:r>
      <w:r w:rsidR="007D2B67" w:rsidRPr="0021152D">
        <w:t xml:space="preserve">freezer </w:t>
      </w:r>
      <w:r w:rsidR="00A82C83" w:rsidRPr="0021152D">
        <w:t xml:space="preserve">for storage </w:t>
      </w:r>
      <w:r w:rsidR="00C14061" w:rsidRPr="0021152D">
        <w:t>prior to</w:t>
      </w:r>
      <w:r w:rsidR="009C0CAD" w:rsidRPr="0021152D">
        <w:t xml:space="preserve"> processing. </w:t>
      </w:r>
    </w:p>
    <w:p w14:paraId="2BA8CEAA" w14:textId="77777777" w:rsidR="00FD430C" w:rsidRPr="0021152D" w:rsidRDefault="00FD430C" w:rsidP="00796578">
      <w:pPr>
        <w:spacing w:after="0" w:line="480" w:lineRule="auto"/>
      </w:pPr>
    </w:p>
    <w:p w14:paraId="060D2362" w14:textId="56F3F383" w:rsidR="009C0CAD" w:rsidRPr="0021152D" w:rsidRDefault="009C0CAD" w:rsidP="00796578">
      <w:pPr>
        <w:spacing w:after="0" w:line="480" w:lineRule="auto"/>
      </w:pPr>
      <w:r w:rsidRPr="0021152D">
        <w:t>In addition</w:t>
      </w:r>
      <w:r w:rsidR="00344A9F" w:rsidRPr="0021152D">
        <w:t xml:space="preserve">, </w:t>
      </w:r>
      <w:r w:rsidRPr="0021152D">
        <w:t xml:space="preserve">we recruited community controls in three neighbourhoods of rural Western Area Sierra Leone </w:t>
      </w:r>
      <w:r w:rsidR="002B68A0" w:rsidRPr="0021152D">
        <w:t xml:space="preserve">without </w:t>
      </w:r>
      <w:r w:rsidRPr="0021152D">
        <w:t>known E</w:t>
      </w:r>
      <w:r w:rsidR="008E1E3B">
        <w:t>VD</w:t>
      </w:r>
      <w:r w:rsidRPr="0021152D">
        <w:t xml:space="preserve"> cases</w:t>
      </w:r>
      <w:r w:rsidR="008C32FD" w:rsidRPr="0021152D">
        <w:t xml:space="preserve"> (</w:t>
      </w:r>
      <w:r w:rsidR="00A32931" w:rsidRPr="0021152D">
        <w:t xml:space="preserve">Kent, </w:t>
      </w:r>
      <w:proofErr w:type="spellStart"/>
      <w:r w:rsidR="00A32931" w:rsidRPr="0021152D">
        <w:t>Tokeh</w:t>
      </w:r>
      <w:proofErr w:type="spellEnd"/>
      <w:r w:rsidR="008C32FD" w:rsidRPr="0021152D">
        <w:t xml:space="preserve"> and </w:t>
      </w:r>
      <w:r w:rsidR="00A32931" w:rsidRPr="0021152D">
        <w:t>York</w:t>
      </w:r>
      <w:r w:rsidR="008C32FD" w:rsidRPr="0021152D">
        <w:t>)</w:t>
      </w:r>
      <w:r w:rsidRPr="0021152D">
        <w:t xml:space="preserve">. </w:t>
      </w:r>
      <w:r w:rsidR="00A9053D" w:rsidRPr="0021152D">
        <w:t xml:space="preserve">Through community </w:t>
      </w:r>
      <w:r w:rsidR="00150A24" w:rsidRPr="0021152D">
        <w:t>leaders</w:t>
      </w:r>
      <w:r w:rsidR="00C2634D">
        <w:t xml:space="preserve"> with megaphones</w:t>
      </w:r>
      <w:r w:rsidR="00A9053D" w:rsidRPr="0021152D">
        <w:t>, w</w:t>
      </w:r>
      <w:r w:rsidRPr="0021152D">
        <w:t>e asked for volunteers</w:t>
      </w:r>
      <w:r w:rsidR="00051915">
        <w:t xml:space="preserve"> of all ages</w:t>
      </w:r>
      <w:r w:rsidRPr="0021152D">
        <w:t xml:space="preserve">, </w:t>
      </w:r>
      <w:r w:rsidR="008F0E1C" w:rsidRPr="0021152D">
        <w:t>excluded any</w:t>
      </w:r>
      <w:r w:rsidRPr="0021152D">
        <w:t xml:space="preserve"> </w:t>
      </w:r>
      <w:r w:rsidR="00A41526">
        <w:t xml:space="preserve">with </w:t>
      </w:r>
      <w:r w:rsidRPr="0021152D">
        <w:t xml:space="preserve">exposure to Ebola, </w:t>
      </w:r>
      <w:r w:rsidR="00172B78" w:rsidRPr="0021152D">
        <w:t xml:space="preserve">and </w:t>
      </w:r>
      <w:r w:rsidR="007D2B67" w:rsidRPr="0021152D">
        <w:t>collected</w:t>
      </w:r>
      <w:r w:rsidRPr="0021152D">
        <w:t xml:space="preserve"> oral swabs as </w:t>
      </w:r>
      <w:r w:rsidR="00161299" w:rsidRPr="0021152D">
        <w:t xml:space="preserve">described </w:t>
      </w:r>
      <w:r w:rsidRPr="0021152D">
        <w:t>above.</w:t>
      </w:r>
    </w:p>
    <w:p w14:paraId="41130EFD" w14:textId="77777777" w:rsidR="009C0CAD" w:rsidRPr="0021152D" w:rsidRDefault="009C0CAD" w:rsidP="00796578">
      <w:pPr>
        <w:spacing w:after="0" w:line="480" w:lineRule="auto"/>
      </w:pPr>
    </w:p>
    <w:p w14:paraId="1332D615" w14:textId="2425E992" w:rsidR="005301DE" w:rsidRPr="0021152D" w:rsidRDefault="007D2B67" w:rsidP="00796578">
      <w:pPr>
        <w:spacing w:after="0" w:line="480" w:lineRule="auto"/>
        <w:rPr>
          <w:rFonts w:cstheme="minorHAnsi"/>
        </w:rPr>
      </w:pPr>
      <w:r w:rsidRPr="0021152D">
        <w:t>Individual w</w:t>
      </w:r>
      <w:r w:rsidR="009C0CAD" w:rsidRPr="0021152D">
        <w:t>ritten informed consent was obtained from all participants (or their parents/guardians</w:t>
      </w:r>
      <w:r w:rsidR="005301DE" w:rsidRPr="0021152D">
        <w:t xml:space="preserve"> for </w:t>
      </w:r>
      <w:r w:rsidR="00714157" w:rsidRPr="0021152D">
        <w:t xml:space="preserve">those </w:t>
      </w:r>
      <w:r w:rsidR="009C044D" w:rsidRPr="0021152D">
        <w:t>&lt;</w:t>
      </w:r>
      <w:r w:rsidR="005301DE" w:rsidRPr="0021152D">
        <w:t>18</w:t>
      </w:r>
      <w:r w:rsidR="00714157" w:rsidRPr="0021152D">
        <w:t xml:space="preserve"> year</w:t>
      </w:r>
      <w:r w:rsidR="005301DE" w:rsidRPr="0021152D">
        <w:t>s</w:t>
      </w:r>
      <w:r w:rsidR="009C0CAD" w:rsidRPr="0021152D">
        <w:t xml:space="preserve">) before </w:t>
      </w:r>
      <w:r w:rsidR="005301DE" w:rsidRPr="0021152D">
        <w:t xml:space="preserve">interview and sample collection. Permission for the study was granted by the </w:t>
      </w:r>
      <w:r w:rsidR="005301DE" w:rsidRPr="0021152D">
        <w:rPr>
          <w:rFonts w:cstheme="minorHAnsi"/>
        </w:rPr>
        <w:t xml:space="preserve">Sierra Leone Ethics and Scientific Review Committee and the Ethics Committee of the London School of Hygiene &amp; Tropical Medicine. </w:t>
      </w:r>
    </w:p>
    <w:p w14:paraId="204B92C3" w14:textId="77777777" w:rsidR="00796578" w:rsidRPr="0021152D" w:rsidRDefault="00796578" w:rsidP="00796578">
      <w:pPr>
        <w:spacing w:after="0" w:line="480" w:lineRule="auto"/>
      </w:pPr>
    </w:p>
    <w:p w14:paraId="0E49FFFC" w14:textId="77777777" w:rsidR="003D5C88" w:rsidRPr="0021152D" w:rsidRDefault="005301DE" w:rsidP="00796578">
      <w:pPr>
        <w:spacing w:after="0" w:line="480" w:lineRule="auto"/>
        <w:rPr>
          <w:i/>
        </w:rPr>
      </w:pPr>
      <w:r w:rsidRPr="0021152D">
        <w:rPr>
          <w:i/>
        </w:rPr>
        <w:t>Laboratory analysis</w:t>
      </w:r>
    </w:p>
    <w:p w14:paraId="47EE226A" w14:textId="2E814CE9" w:rsidR="005B1265" w:rsidRPr="0021152D" w:rsidRDefault="005B1265" w:rsidP="00796578">
      <w:pPr>
        <w:spacing w:after="0" w:line="480" w:lineRule="auto"/>
      </w:pPr>
      <w:r w:rsidRPr="0021152D">
        <w:t xml:space="preserve">Oral fluid samples were </w:t>
      </w:r>
      <w:r w:rsidR="007D2B67" w:rsidRPr="0021152D">
        <w:t>tested</w:t>
      </w:r>
      <w:r w:rsidRPr="0021152D">
        <w:t xml:space="preserve"> </w:t>
      </w:r>
      <w:r w:rsidRPr="00732E56">
        <w:t>for Ebola</w:t>
      </w:r>
      <w:r w:rsidR="00732E56">
        <w:t xml:space="preserve"> v</w:t>
      </w:r>
      <w:r w:rsidRPr="00732E56">
        <w:t xml:space="preserve">irus </w:t>
      </w:r>
      <w:r w:rsidR="00AE5104" w:rsidRPr="00732E56">
        <w:t>g</w:t>
      </w:r>
      <w:r w:rsidR="009C1C2D" w:rsidRPr="00732E56">
        <w:t>lycoprotein</w:t>
      </w:r>
      <w:r w:rsidR="009C1C2D" w:rsidRPr="0021152D">
        <w:t xml:space="preserve"> </w:t>
      </w:r>
      <w:r w:rsidRPr="0021152D">
        <w:t xml:space="preserve">IgG using </w:t>
      </w:r>
      <w:r w:rsidR="00161299" w:rsidRPr="0021152D">
        <w:t>a</w:t>
      </w:r>
      <w:r w:rsidR="00575AC6" w:rsidRPr="0021152D">
        <w:t xml:space="preserve"> new</w:t>
      </w:r>
      <w:r w:rsidR="00DF78C2" w:rsidRPr="0021152D">
        <w:t xml:space="preserve"> </w:t>
      </w:r>
      <w:r w:rsidR="00147138" w:rsidRPr="0021152D">
        <w:t xml:space="preserve">IgG Capture </w:t>
      </w:r>
      <w:r w:rsidR="00B22106" w:rsidRPr="0021152D">
        <w:t>assay</w:t>
      </w:r>
      <w:r w:rsidR="00D125FB">
        <w:t xml:space="preserve"> based on the EBOV </w:t>
      </w:r>
      <w:proofErr w:type="spellStart"/>
      <w:r w:rsidR="00BC6F4B">
        <w:t>Mayinga</w:t>
      </w:r>
      <w:proofErr w:type="spellEnd"/>
      <w:r w:rsidR="00BC6F4B">
        <w:t xml:space="preserve"> </w:t>
      </w:r>
      <w:r w:rsidR="00D125FB">
        <w:t>GP antigen (</w:t>
      </w:r>
      <w:proofErr w:type="spellStart"/>
      <w:r w:rsidR="00D125FB">
        <w:t>rGPδTM</w:t>
      </w:r>
      <w:proofErr w:type="spellEnd"/>
      <w:r w:rsidR="00D125FB">
        <w:t xml:space="preserve">, IBT </w:t>
      </w:r>
      <w:proofErr w:type="spellStart"/>
      <w:r w:rsidR="00D125FB">
        <w:t>Bioservices</w:t>
      </w:r>
      <w:proofErr w:type="spellEnd"/>
      <w:r w:rsidR="00D125FB">
        <w:t xml:space="preserve"> Inc. USA cat.0501-016) </w:t>
      </w:r>
      <w:r w:rsidR="00575AC6" w:rsidRPr="0021152D">
        <w:t xml:space="preserve">as </w:t>
      </w:r>
      <w:r w:rsidR="001D7EC1" w:rsidRPr="0021152D">
        <w:t>described elsewhere</w:t>
      </w:r>
      <w:r w:rsidRPr="0021152D">
        <w:t>.</w:t>
      </w:r>
      <w:r w:rsidR="005E414C" w:rsidRPr="0021152D">
        <w:fldChar w:fldCharType="begin"/>
      </w:r>
      <w:r w:rsidR="005E414C" w:rsidRPr="0021152D">
        <w:instrText xml:space="preserve"> ADDIN EN.CITE &lt;EndNote&gt;&lt;Cite&gt;&lt;Author&gt;Lambe&lt;/Author&gt;&lt;Year&gt;2016&lt;/Year&gt;&lt;RecNum&gt;5015&lt;/RecNum&gt;&lt;DisplayText&gt;&lt;style face="superscript"&gt;13&lt;/style&gt;&lt;/DisplayText&gt;&lt;record&gt;&lt;rec-number&gt;5015&lt;/rec-number&gt;&lt;foreign-keys&gt;&lt;key app="EN" db-id="awsrxate55etsueszabxfv9yer0rs99pfawd" timestamp="1460561152"&gt;5015&lt;/key&gt;&lt;/foreign-keys&gt;&lt;ref-type name="Journal Article"&gt;17&lt;/ref-type&gt;&lt;contributors&gt;&lt;authors&gt;&lt;author&gt;Teresa Lambe&lt;/author&gt;&lt;author&gt;Tommy Rampling&lt;/author&gt;&lt;author&gt;Dhan Samuel&lt;/author&gt;&lt;author&gt;Georgina Bowyer&lt;/author&gt;&lt;author&gt;Katie Ewer&lt;/author&gt;&lt;author&gt;Navin Venkatraman&lt;/author&gt;&lt;author&gt;Matthew Edmans&lt;/author&gt;&lt;author&gt;Steve Dicks&lt;/author&gt;&lt;author&gt;Adrian VS Hill&lt;/author&gt;&lt;author&gt;Richard S. Tedder&lt;/author&gt;&lt;author&gt;Sarah C Gilbert&lt;/author&gt;&lt;/authors&gt;&lt;/contributors&gt;&lt;titles&gt;&lt;title&gt;Detection of vaccine induced antibodies to Ebola Virus in oral fluid&lt;/title&gt;&lt;secondary-title&gt;Open Forum Infect Dis&lt;/secondary-title&gt;&lt;/titles&gt;&lt;periodical&gt;&lt;full-title&gt;Open Forum Infect Dis&lt;/full-title&gt;&lt;/periodical&gt;&lt;pages&gt;ofw031&lt;/pages&gt;&lt;volume&gt;3&lt;/volume&gt;&lt;section&gt;ofw031&lt;/section&gt;&lt;dates&gt;&lt;year&gt;2016&lt;/year&gt;&lt;/dates&gt;&lt;urls&gt;&lt;/urls&gt;&lt;electronic-resource-num&gt;10.1093/ofid/ofw031. eCollection 201&lt;/electronic-resource-num&gt;&lt;/record&gt;&lt;/Cite&gt;&lt;/EndNote&gt;</w:instrText>
      </w:r>
      <w:r w:rsidR="005E414C" w:rsidRPr="0021152D">
        <w:fldChar w:fldCharType="separate"/>
      </w:r>
      <w:r w:rsidR="005E414C" w:rsidRPr="0021152D">
        <w:rPr>
          <w:noProof/>
          <w:vertAlign w:val="superscript"/>
        </w:rPr>
        <w:t>13</w:t>
      </w:r>
      <w:r w:rsidR="005E414C" w:rsidRPr="0021152D">
        <w:fldChar w:fldCharType="end"/>
      </w:r>
      <w:r w:rsidR="002C62F2" w:rsidRPr="0021152D">
        <w:t xml:space="preserve"> </w:t>
      </w:r>
      <w:r w:rsidR="008C71F0" w:rsidRPr="0021152D">
        <w:t xml:space="preserve"> </w:t>
      </w:r>
      <w:r w:rsidR="004C162D" w:rsidRPr="0021152D">
        <w:t xml:space="preserve">Two positive </w:t>
      </w:r>
      <w:r w:rsidR="00CA49BD">
        <w:t xml:space="preserve">controls </w:t>
      </w:r>
      <w:r w:rsidR="006412DF">
        <w:t>(plasma from a UK EVD survivor</w:t>
      </w:r>
      <w:r w:rsidR="00D125FB">
        <w:t xml:space="preserve"> infected in Sierra Leone</w:t>
      </w:r>
      <w:r w:rsidR="006412DF">
        <w:t>)</w:t>
      </w:r>
      <w:r w:rsidR="008E1E3B">
        <w:t xml:space="preserve"> </w:t>
      </w:r>
      <w:r w:rsidR="004C162D" w:rsidRPr="0021152D">
        <w:t xml:space="preserve">and four negative </w:t>
      </w:r>
      <w:r w:rsidR="00CA49BD">
        <w:t xml:space="preserve">controls </w:t>
      </w:r>
      <w:r w:rsidR="006412DF">
        <w:t xml:space="preserve">(plasma from UK donors) </w:t>
      </w:r>
      <w:r w:rsidR="004C162D" w:rsidRPr="0021152D">
        <w:t>were included in each plate</w:t>
      </w:r>
      <w:r w:rsidR="00707480" w:rsidRPr="0021152D">
        <w:t>.</w:t>
      </w:r>
      <w:r w:rsidR="00AF26A3" w:rsidRPr="0021152D">
        <w:t xml:space="preserve"> </w:t>
      </w:r>
      <w:r w:rsidR="002C62F2" w:rsidRPr="0021152D">
        <w:t xml:space="preserve">The cut-off </w:t>
      </w:r>
      <w:r w:rsidR="002B68A0" w:rsidRPr="0021152D">
        <w:t>for</w:t>
      </w:r>
      <w:r w:rsidR="002C62F2" w:rsidRPr="0021152D">
        <w:t xml:space="preserve"> a </w:t>
      </w:r>
      <w:r w:rsidR="009C1C2D" w:rsidRPr="0021152D">
        <w:t xml:space="preserve">reactive </w:t>
      </w:r>
      <w:r w:rsidR="002C62F2" w:rsidRPr="0021152D">
        <w:t xml:space="preserve">result was </w:t>
      </w:r>
      <w:r w:rsidR="00AF26A3" w:rsidRPr="0021152D">
        <w:t xml:space="preserve">defined </w:t>
      </w:r>
      <w:r w:rsidR="00B22106" w:rsidRPr="0021152D">
        <w:t>per</w:t>
      </w:r>
      <w:r w:rsidR="00AF26A3" w:rsidRPr="0021152D">
        <w:t xml:space="preserve"> plate </w:t>
      </w:r>
      <w:r w:rsidR="002C62F2" w:rsidRPr="0021152D">
        <w:t>as the mean</w:t>
      </w:r>
      <w:r w:rsidR="00161299" w:rsidRPr="0021152D">
        <w:t xml:space="preserve"> </w:t>
      </w:r>
      <w:r w:rsidR="00B22106" w:rsidRPr="0021152D">
        <w:t>optical densit</w:t>
      </w:r>
      <w:r w:rsidR="004C162D" w:rsidRPr="0021152D">
        <w:t>y</w:t>
      </w:r>
      <w:r w:rsidR="00B22106" w:rsidRPr="0021152D">
        <w:t xml:space="preserve"> (OD)</w:t>
      </w:r>
      <w:r w:rsidR="002C62F2" w:rsidRPr="0021152D">
        <w:t xml:space="preserve"> of the negative controls plus a fixed </w:t>
      </w:r>
      <w:r w:rsidR="00C14061" w:rsidRPr="0021152D">
        <w:t>OD measure</w:t>
      </w:r>
      <w:r w:rsidR="002C62F2" w:rsidRPr="0021152D">
        <w:t xml:space="preserve"> (0.1).</w:t>
      </w:r>
      <w:r w:rsidR="00B22106" w:rsidRPr="0021152D">
        <w:t xml:space="preserve"> </w:t>
      </w:r>
      <w:r w:rsidR="00873876">
        <w:t>(Since the mean negative OD varied between 0.049 and 0.067 per plate</w:t>
      </w:r>
      <w:r w:rsidR="00946309">
        <w:t>,</w:t>
      </w:r>
      <w:r w:rsidR="00873876">
        <w:t xml:space="preserve"> this is equivalent to 2.5</w:t>
      </w:r>
      <w:r w:rsidR="00D23179">
        <w:t>-</w:t>
      </w:r>
      <w:r w:rsidR="00873876">
        <w:t xml:space="preserve">3 times the mean negative OD.) </w:t>
      </w:r>
      <w:r w:rsidR="002C62F2" w:rsidRPr="0021152D">
        <w:t xml:space="preserve">We </w:t>
      </w:r>
      <w:r w:rsidR="00B935F0" w:rsidRPr="0021152D">
        <w:t>present</w:t>
      </w:r>
      <w:r w:rsidR="002C62F2" w:rsidRPr="0021152D">
        <w:t xml:space="preserve"> “normalised ODs”, </w:t>
      </w:r>
      <w:r w:rsidR="001E4B61" w:rsidRPr="0021152D">
        <w:t xml:space="preserve">i.e. </w:t>
      </w:r>
      <w:r w:rsidR="00B22106" w:rsidRPr="0021152D">
        <w:t>the</w:t>
      </w:r>
      <w:r w:rsidR="002C62F2" w:rsidRPr="0021152D">
        <w:t xml:space="preserve"> ratio </w:t>
      </w:r>
      <w:r w:rsidR="00B22106" w:rsidRPr="0021152D">
        <w:t xml:space="preserve">of </w:t>
      </w:r>
      <w:r w:rsidR="004C162D" w:rsidRPr="0021152D">
        <w:t>the</w:t>
      </w:r>
      <w:r w:rsidR="00B22106" w:rsidRPr="0021152D">
        <w:t xml:space="preserve"> </w:t>
      </w:r>
      <w:r w:rsidR="002C62F2" w:rsidRPr="0021152D">
        <w:t>test OD</w:t>
      </w:r>
      <w:r w:rsidR="00161299" w:rsidRPr="0021152D">
        <w:t xml:space="preserve"> </w:t>
      </w:r>
      <w:r w:rsidR="004C162D" w:rsidRPr="0021152D">
        <w:t xml:space="preserve">to </w:t>
      </w:r>
      <w:r w:rsidR="00707340" w:rsidRPr="0021152D">
        <w:t xml:space="preserve">the </w:t>
      </w:r>
      <w:r w:rsidR="002C62F2" w:rsidRPr="0021152D">
        <w:t>cut-off</w:t>
      </w:r>
      <w:r w:rsidR="00B202AB" w:rsidRPr="0021152D">
        <w:t xml:space="preserve">, so </w:t>
      </w:r>
      <w:r w:rsidR="002C62F2" w:rsidRPr="0021152D">
        <w:t>result</w:t>
      </w:r>
      <w:r w:rsidR="00B202AB" w:rsidRPr="0021152D">
        <w:t>s &gt;</w:t>
      </w:r>
      <w:r w:rsidR="002C62F2" w:rsidRPr="0021152D">
        <w:t xml:space="preserve">1 </w:t>
      </w:r>
      <w:r w:rsidR="00B202AB" w:rsidRPr="0021152D">
        <w:t>are</w:t>
      </w:r>
      <w:r w:rsidR="002C62F2" w:rsidRPr="0021152D">
        <w:t xml:space="preserve"> </w:t>
      </w:r>
      <w:r w:rsidR="009C1C2D" w:rsidRPr="0021152D">
        <w:t>reactive</w:t>
      </w:r>
      <w:r w:rsidR="002C62F2" w:rsidRPr="0021152D">
        <w:t>.</w:t>
      </w:r>
      <w:r w:rsidR="00B22106" w:rsidRPr="0021152D">
        <w:t xml:space="preserve"> </w:t>
      </w:r>
      <w:r w:rsidR="00936467" w:rsidRPr="0021152D">
        <w:t xml:space="preserve"> </w:t>
      </w:r>
      <w:r w:rsidR="009C1C2D" w:rsidRPr="0021152D">
        <w:t xml:space="preserve">All reactive samples </w:t>
      </w:r>
      <w:r w:rsidR="0065197C" w:rsidRPr="0021152D">
        <w:t>from</w:t>
      </w:r>
      <w:r w:rsidR="009C1C2D" w:rsidRPr="0021152D">
        <w:t xml:space="preserve"> household members and controls</w:t>
      </w:r>
      <w:r w:rsidR="0065197C" w:rsidRPr="0021152D">
        <w:t xml:space="preserve">, all unreactive samples from survivors, </w:t>
      </w:r>
      <w:r w:rsidR="009C1C2D" w:rsidRPr="0021152D">
        <w:t xml:space="preserve">and a selection of </w:t>
      </w:r>
      <w:r w:rsidR="00D23179">
        <w:t>other</w:t>
      </w:r>
      <w:r w:rsidR="009C1C2D" w:rsidRPr="0021152D">
        <w:t xml:space="preserve"> samples including </w:t>
      </w:r>
      <w:r w:rsidR="0065197C" w:rsidRPr="0021152D">
        <w:t>those</w:t>
      </w:r>
      <w:r w:rsidR="009C1C2D" w:rsidRPr="0021152D">
        <w:t xml:space="preserve"> closer to the cut-off, were repeated. </w:t>
      </w:r>
      <w:r w:rsidR="0065197C" w:rsidRPr="0021152D">
        <w:t>Samples with d</w:t>
      </w:r>
      <w:r w:rsidR="009C1C2D" w:rsidRPr="0021152D">
        <w:t>iscrepant</w:t>
      </w:r>
      <w:r w:rsidR="0065197C" w:rsidRPr="0021152D">
        <w:t xml:space="preserve"> results </w:t>
      </w:r>
      <w:r w:rsidR="009C1C2D" w:rsidRPr="0021152D">
        <w:t xml:space="preserve">were </w:t>
      </w:r>
      <w:r w:rsidR="00DC12D3" w:rsidRPr="0021152D">
        <w:t>re-</w:t>
      </w:r>
      <w:r w:rsidR="009C1C2D" w:rsidRPr="0021152D">
        <w:t>tested.</w:t>
      </w:r>
      <w:r w:rsidR="00CD7E4B" w:rsidRPr="0021152D">
        <w:t xml:space="preserve"> </w:t>
      </w:r>
    </w:p>
    <w:p w14:paraId="15AB1B5F" w14:textId="77777777" w:rsidR="00E802BD" w:rsidRPr="0021152D" w:rsidRDefault="00E802BD" w:rsidP="00796578">
      <w:pPr>
        <w:spacing w:after="0" w:line="480" w:lineRule="auto"/>
      </w:pPr>
    </w:p>
    <w:p w14:paraId="6045BD56" w14:textId="5A93382C" w:rsidR="009363A3" w:rsidRPr="0021152D" w:rsidRDefault="000C6558" w:rsidP="00796578">
      <w:pPr>
        <w:spacing w:after="0" w:line="480" w:lineRule="auto"/>
      </w:pPr>
      <w:r w:rsidRPr="00B57DB5">
        <w:t xml:space="preserve">Using this assay, </w:t>
      </w:r>
      <w:r>
        <w:t xml:space="preserve">results from </w:t>
      </w:r>
      <w:r w:rsidR="001D6E7E">
        <w:t xml:space="preserve">paired </w:t>
      </w:r>
      <w:r>
        <w:t>oral fluid</w:t>
      </w:r>
      <w:r w:rsidR="001D6E7E">
        <w:t xml:space="preserve"> and plasma</w:t>
      </w:r>
      <w:r>
        <w:t xml:space="preserve"> samples have previously been shown to correlate well</w:t>
      </w:r>
      <w:r w:rsidR="001D6E7E">
        <w:t xml:space="preserve"> in</w:t>
      </w:r>
      <w:r w:rsidR="007C35B8">
        <w:t xml:space="preserve">: 76 </w:t>
      </w:r>
      <w:r w:rsidR="00112EB9" w:rsidRPr="0021152D">
        <w:t>participants in a</w:t>
      </w:r>
      <w:r w:rsidR="001D6E7E">
        <w:t>n early-phase</w:t>
      </w:r>
      <w:r w:rsidR="00112EB9" w:rsidRPr="0021152D">
        <w:t xml:space="preserve"> Ebola </w:t>
      </w:r>
      <w:r w:rsidR="00112EB9" w:rsidRPr="007C35B8">
        <w:t>vaccine</w:t>
      </w:r>
      <w:r w:rsidR="005B46AB" w:rsidRPr="007C35B8">
        <w:t xml:space="preserve"> </w:t>
      </w:r>
      <w:r w:rsidR="001D6E7E">
        <w:t xml:space="preserve">trial </w:t>
      </w:r>
      <w:r w:rsidRPr="007C35B8">
        <w:t xml:space="preserve">in the UK </w:t>
      </w:r>
      <w:r w:rsidR="00855E6D" w:rsidRPr="007C35B8">
        <w:t>(r=0.</w:t>
      </w:r>
      <w:r w:rsidR="00AE14E2" w:rsidRPr="007C35B8">
        <w:t>6</w:t>
      </w:r>
      <w:r w:rsidR="00855E6D" w:rsidRPr="007C35B8">
        <w:t>8, p&lt; 0.0001</w:t>
      </w:r>
      <w:r w:rsidRPr="007C35B8">
        <w:t>, 2-tailed non-parametric Spearman’s correlation</w:t>
      </w:r>
      <w:r w:rsidR="00855E6D" w:rsidRPr="007C35B8">
        <w:t>)</w:t>
      </w:r>
      <w:r w:rsidR="005B46AB" w:rsidRPr="007C35B8">
        <w:t>;</w:t>
      </w:r>
      <w:r w:rsidR="005E414C" w:rsidRPr="007C35B8">
        <w:fldChar w:fldCharType="begin"/>
      </w:r>
      <w:r w:rsidR="005E414C" w:rsidRPr="007C35B8">
        <w:instrText xml:space="preserve"> ADDIN EN.CITE &lt;EndNote&gt;&lt;Cite&gt;&lt;Author&gt;Lambe&lt;/Author&gt;&lt;Year&gt;2016&lt;/Year&gt;&lt;RecNum&gt;5015&lt;/RecNum&gt;&lt;DisplayText&gt;&lt;style face="superscript"&gt;13&lt;/style&gt;&lt;/DisplayText&gt;&lt;record&gt;&lt;rec-number&gt;5015&lt;/rec-number&gt;&lt;foreign-keys&gt;&lt;key app="EN" db-id="awsrxate55etsueszabxfv9yer0rs99pfawd" timestamp="1460561152"&gt;5015&lt;/key&gt;&lt;/foreign-keys&gt;&lt;ref-type name="Journal Article"&gt;17&lt;/ref-type&gt;&lt;contributors&gt;&lt;authors&gt;&lt;author&gt;Teresa Lambe&lt;/author&gt;&lt;author&gt;Tommy Rampling&lt;/author&gt;&lt;author&gt;Dhan Samuel&lt;/author&gt;&lt;author&gt;Georgina Bowyer&lt;/author&gt;&lt;author&gt;Katie Ewer&lt;/author&gt;&lt;author&gt;Navin Venkatraman&lt;/author&gt;&lt;author&gt;Matthew Edmans&lt;/author&gt;&lt;author&gt;Steve Dicks&lt;/author&gt;&lt;author&gt;Adrian VS Hill&lt;/author&gt;&lt;author&gt;Richard S. Tedder&lt;/author&gt;&lt;author&gt;Sarah C Gilbert&lt;/author&gt;&lt;/authors&gt;&lt;/contributors&gt;&lt;titles&gt;&lt;title&gt;Detection of vaccine induced antibodies to Ebola Virus in oral fluid&lt;/title&gt;&lt;secondary-title&gt;Open Forum Infect Dis&lt;/secondary-title&gt;&lt;/titles&gt;&lt;periodical&gt;&lt;full-title&gt;Open Forum Infect Dis&lt;/full-title&gt;&lt;/periodical&gt;&lt;pages&gt;ofw031&lt;/pages&gt;&lt;volume&gt;3&lt;/volume&gt;&lt;section&gt;ofw031&lt;/section&gt;&lt;dates&gt;&lt;year&gt;2016&lt;/year&gt;&lt;/dates&gt;&lt;urls&gt;&lt;/urls&gt;&lt;electronic-resource-num&gt;10.1093/ofid/ofw031. eCollection 201&lt;/electronic-resource-num&gt;&lt;/record&gt;&lt;/Cite&gt;&lt;/EndNote&gt;</w:instrText>
      </w:r>
      <w:r w:rsidR="005E414C" w:rsidRPr="007C35B8">
        <w:fldChar w:fldCharType="separate"/>
      </w:r>
      <w:r w:rsidR="005E414C" w:rsidRPr="007C35B8">
        <w:rPr>
          <w:noProof/>
          <w:vertAlign w:val="superscript"/>
        </w:rPr>
        <w:t>13</w:t>
      </w:r>
      <w:r w:rsidR="005E414C" w:rsidRPr="007C35B8">
        <w:fldChar w:fldCharType="end"/>
      </w:r>
      <w:r w:rsidR="00DF78C2" w:rsidRPr="007C35B8">
        <w:rPr>
          <w:i/>
        </w:rPr>
        <w:t xml:space="preserve"> </w:t>
      </w:r>
      <w:r w:rsidR="00DF78C2" w:rsidRPr="007C35B8">
        <w:t xml:space="preserve"> </w:t>
      </w:r>
      <w:r w:rsidR="00B81157" w:rsidRPr="007C35B8">
        <w:t xml:space="preserve">10 EVD </w:t>
      </w:r>
      <w:r w:rsidR="00270EBB" w:rsidRPr="007C35B8">
        <w:t xml:space="preserve">survivors </w:t>
      </w:r>
      <w:r w:rsidR="00B81157" w:rsidRPr="007C35B8">
        <w:t xml:space="preserve">tested </w:t>
      </w:r>
      <w:r w:rsidR="0054327B" w:rsidRPr="007C35B8">
        <w:t xml:space="preserve">in </w:t>
      </w:r>
      <w:r w:rsidR="00C14061" w:rsidRPr="007C35B8">
        <w:t>Connaught Blood Bank</w:t>
      </w:r>
      <w:r w:rsidRPr="00971D93">
        <w:t>, Sierra Leone</w:t>
      </w:r>
      <w:r w:rsidR="005B46AB" w:rsidRPr="00971D93">
        <w:t xml:space="preserve"> (r</w:t>
      </w:r>
      <w:r w:rsidR="005B46AB" w:rsidRPr="00971D93">
        <w:rPr>
          <w:vertAlign w:val="superscript"/>
        </w:rPr>
        <w:t>2</w:t>
      </w:r>
      <w:r w:rsidR="005B46AB" w:rsidRPr="00971D93">
        <w:t>=0.8</w:t>
      </w:r>
      <w:r w:rsidR="00B81157" w:rsidRPr="007C35B8">
        <w:t>3</w:t>
      </w:r>
      <w:r w:rsidR="007C35B8" w:rsidRPr="007C35B8">
        <w:t>, linear regression</w:t>
      </w:r>
      <w:r w:rsidR="00B81157" w:rsidRPr="007C35B8">
        <w:t xml:space="preserve">); and 80 </w:t>
      </w:r>
      <w:r w:rsidR="007C35B8" w:rsidRPr="007C35B8">
        <w:t>EVD survivors from Sierra Leone tested in the UK (r</w:t>
      </w:r>
      <w:r w:rsidR="007C35B8" w:rsidRPr="007C35B8">
        <w:rPr>
          <w:vertAlign w:val="superscript"/>
        </w:rPr>
        <w:t>2</w:t>
      </w:r>
      <w:r w:rsidR="007C35B8" w:rsidRPr="007C35B8">
        <w:t>=0.78, linear regression) (</w:t>
      </w:r>
      <w:proofErr w:type="spellStart"/>
      <w:r w:rsidR="007C35B8" w:rsidRPr="007C35B8">
        <w:t>Tedder</w:t>
      </w:r>
      <w:proofErr w:type="spellEnd"/>
      <w:r w:rsidR="007C35B8" w:rsidRPr="007C35B8">
        <w:t xml:space="preserve"> et al submitted).   Using the</w:t>
      </w:r>
      <w:r w:rsidR="00B57DB5">
        <w:t xml:space="preserve"> same</w:t>
      </w:r>
      <w:r w:rsidR="00286D67">
        <w:t xml:space="preserve"> </w:t>
      </w:r>
      <w:r w:rsidR="007C35B8" w:rsidRPr="007C35B8">
        <w:t>cut-off</w:t>
      </w:r>
      <w:r w:rsidR="00B57DB5">
        <w:t xml:space="preserve"> as in our study</w:t>
      </w:r>
      <w:r w:rsidR="007C35B8" w:rsidRPr="007C35B8">
        <w:t xml:space="preserve">, 78/80 samples from </w:t>
      </w:r>
      <w:r w:rsidR="00971D93">
        <w:t xml:space="preserve">the </w:t>
      </w:r>
      <w:r w:rsidR="007C35B8" w:rsidRPr="007C35B8">
        <w:t>EVD survivors were positive on serum, of which 76 were positive on oral fluid, giving a sensitivity compared to serum of 97.4%</w:t>
      </w:r>
      <w:r w:rsidR="00CA49BD">
        <w:t xml:space="preserve"> (76/78)</w:t>
      </w:r>
      <w:r w:rsidR="007C35B8" w:rsidRPr="007C35B8">
        <w:t xml:space="preserve">. The two samples negative on both oral fluid and plasma were also negative on competitive and </w:t>
      </w:r>
      <w:r w:rsidR="00385F12">
        <w:t>double-antigen b</w:t>
      </w:r>
      <w:r w:rsidR="00587600">
        <w:t>ridging</w:t>
      </w:r>
      <w:r w:rsidR="00385F12">
        <w:t xml:space="preserve"> assay </w:t>
      </w:r>
      <w:r w:rsidR="007C35B8" w:rsidRPr="007C35B8">
        <w:t xml:space="preserve">ELISAs. </w:t>
      </w:r>
      <w:r w:rsidR="00CA49BD">
        <w:t xml:space="preserve">All 44 </w:t>
      </w:r>
      <w:r w:rsidR="00587600">
        <w:t xml:space="preserve">paired </w:t>
      </w:r>
      <w:r w:rsidR="007C35B8" w:rsidRPr="007C35B8">
        <w:t>oral fluid and plasma</w:t>
      </w:r>
      <w:r w:rsidR="00971D93">
        <w:t xml:space="preserve"> samples</w:t>
      </w:r>
      <w:r w:rsidR="007C35B8" w:rsidRPr="007C35B8">
        <w:t xml:space="preserve"> from </w:t>
      </w:r>
      <w:r w:rsidR="00CA49BD">
        <w:t>T</w:t>
      </w:r>
      <w:r w:rsidR="007772EC" w:rsidRPr="007C35B8">
        <w:t>he Gambia</w:t>
      </w:r>
      <w:r w:rsidR="00707480" w:rsidRPr="007C35B8">
        <w:t xml:space="preserve"> </w:t>
      </w:r>
      <w:r w:rsidR="00CA49BD">
        <w:t xml:space="preserve">were negative on the capture ELISA using the same protocol </w:t>
      </w:r>
      <w:r w:rsidR="00353F91" w:rsidRPr="00971D93">
        <w:t>(</w:t>
      </w:r>
      <w:proofErr w:type="spellStart"/>
      <w:r w:rsidR="00B87894">
        <w:t>Tedder</w:t>
      </w:r>
      <w:proofErr w:type="spellEnd"/>
      <w:r w:rsidR="00B87894">
        <w:t xml:space="preserve"> et al submitted</w:t>
      </w:r>
      <w:r w:rsidR="00353F91" w:rsidRPr="00971D93">
        <w:t>)</w:t>
      </w:r>
      <w:r w:rsidR="00575AC6" w:rsidRPr="00971D93">
        <w:t>.</w:t>
      </w:r>
      <w:r w:rsidR="00B76C34" w:rsidRPr="0021152D">
        <w:t xml:space="preserve"> </w:t>
      </w:r>
    </w:p>
    <w:p w14:paraId="206B543A" w14:textId="77777777" w:rsidR="001D6E7E" w:rsidRDefault="001D6E7E" w:rsidP="00796578">
      <w:pPr>
        <w:tabs>
          <w:tab w:val="left" w:pos="7675"/>
        </w:tabs>
        <w:spacing w:after="0" w:line="480" w:lineRule="auto"/>
      </w:pPr>
    </w:p>
    <w:p w14:paraId="604E30EC" w14:textId="77777777" w:rsidR="005301DE" w:rsidRPr="0021152D" w:rsidRDefault="005301DE" w:rsidP="00796578">
      <w:pPr>
        <w:keepNext/>
        <w:keepLines/>
        <w:spacing w:after="0" w:line="480" w:lineRule="auto"/>
        <w:rPr>
          <w:i/>
        </w:rPr>
      </w:pPr>
      <w:r w:rsidRPr="0021152D">
        <w:rPr>
          <w:i/>
        </w:rPr>
        <w:t>Statistical analysis</w:t>
      </w:r>
    </w:p>
    <w:p w14:paraId="32B7BA28" w14:textId="50B935ED" w:rsidR="00D00B4B" w:rsidRPr="0021152D" w:rsidRDefault="00B564B1" w:rsidP="00796578">
      <w:pPr>
        <w:keepNext/>
        <w:keepLines/>
        <w:spacing w:after="0" w:line="480" w:lineRule="auto"/>
      </w:pPr>
      <w:r w:rsidRPr="0021152D">
        <w:t xml:space="preserve">We </w:t>
      </w:r>
      <w:r w:rsidR="00CA0D69">
        <w:t xml:space="preserve">assessed the sensitivity and </w:t>
      </w:r>
      <w:proofErr w:type="gramStart"/>
      <w:r w:rsidR="00CA0D69">
        <w:t xml:space="preserve">specificity </w:t>
      </w:r>
      <w:r w:rsidRPr="0021152D">
        <w:t xml:space="preserve"> of</w:t>
      </w:r>
      <w:proofErr w:type="gramEnd"/>
      <w:r w:rsidRPr="0021152D">
        <w:t xml:space="preserve"> the assay under field conditions </w:t>
      </w:r>
      <w:r w:rsidR="00CA0D69">
        <w:t xml:space="preserve">using </w:t>
      </w:r>
      <w:r w:rsidRPr="0021152D">
        <w:t xml:space="preserve"> samples from </w:t>
      </w:r>
      <w:r w:rsidR="002B68A0" w:rsidRPr="0021152D">
        <w:t xml:space="preserve">PCR-confirmed </w:t>
      </w:r>
      <w:r w:rsidRPr="0021152D">
        <w:t xml:space="preserve">Kerry Town </w:t>
      </w:r>
      <w:r w:rsidR="002B68A0" w:rsidRPr="0021152D">
        <w:t xml:space="preserve">EVD </w:t>
      </w:r>
      <w:r w:rsidRPr="0021152D">
        <w:t>survivors and from the community controls</w:t>
      </w:r>
      <w:r w:rsidR="009C1C2D" w:rsidRPr="0021152D">
        <w:t>.</w:t>
      </w:r>
      <w:r w:rsidR="00095C3D" w:rsidRPr="0021152D">
        <w:t xml:space="preserve"> </w:t>
      </w:r>
    </w:p>
    <w:p w14:paraId="4D6D6400" w14:textId="77777777" w:rsidR="00725B9A" w:rsidRPr="0021152D" w:rsidRDefault="00725B9A" w:rsidP="00796578">
      <w:pPr>
        <w:spacing w:after="0" w:line="480" w:lineRule="auto"/>
      </w:pPr>
    </w:p>
    <w:p w14:paraId="78A23B2C" w14:textId="6C56B50A" w:rsidR="00A92CD6" w:rsidRPr="0021152D" w:rsidRDefault="00725B9A" w:rsidP="00796578">
      <w:pPr>
        <w:spacing w:after="0" w:line="480" w:lineRule="auto"/>
      </w:pPr>
      <w:r w:rsidRPr="0021152D">
        <w:t xml:space="preserve">For further analyses individuals were defined as </w:t>
      </w:r>
      <w:r w:rsidR="00DD2825" w:rsidRPr="0021152D">
        <w:t xml:space="preserve">having been </w:t>
      </w:r>
      <w:r w:rsidRPr="0021152D">
        <w:t>infected if the</w:t>
      </w:r>
      <w:r w:rsidR="00DE7743" w:rsidRPr="0021152D">
        <w:t>ir sample</w:t>
      </w:r>
      <w:r w:rsidRPr="0021152D">
        <w:t xml:space="preserve"> w</w:t>
      </w:r>
      <w:r w:rsidR="00DE7743" w:rsidRPr="0021152D">
        <w:t>as</w:t>
      </w:r>
      <w:r w:rsidRPr="0021152D">
        <w:t xml:space="preserve"> </w:t>
      </w:r>
      <w:r w:rsidR="00CD7E4B" w:rsidRPr="0021152D">
        <w:t>reactive on t</w:t>
      </w:r>
      <w:r w:rsidR="008B2A5C" w:rsidRPr="0021152D">
        <w:t xml:space="preserve">wo </w:t>
      </w:r>
      <w:r w:rsidR="00CD7E4B" w:rsidRPr="0021152D">
        <w:t xml:space="preserve">or more </w:t>
      </w:r>
      <w:r w:rsidRPr="0021152D">
        <w:t xml:space="preserve">tests, </w:t>
      </w:r>
      <w:r w:rsidR="00DD2825" w:rsidRPr="0021152D">
        <w:t>uninfected</w:t>
      </w:r>
      <w:r w:rsidRPr="0021152D">
        <w:t xml:space="preserve"> if the</w:t>
      </w:r>
      <w:r w:rsidR="00DD2825" w:rsidRPr="0021152D">
        <w:t>ir sample was</w:t>
      </w:r>
      <w:r w:rsidRPr="0021152D">
        <w:t xml:space="preserve"> </w:t>
      </w:r>
      <w:r w:rsidR="008079F8" w:rsidRPr="0021152D">
        <w:t>unreactive</w:t>
      </w:r>
      <w:r w:rsidRPr="0021152D">
        <w:t xml:space="preserve"> on one or more tests, and indeterminate if the</w:t>
      </w:r>
      <w:r w:rsidR="00DD2825" w:rsidRPr="0021152D">
        <w:t>ir sample</w:t>
      </w:r>
      <w:r w:rsidR="001837E0" w:rsidRPr="0021152D">
        <w:t xml:space="preserve"> had an equal number of </w:t>
      </w:r>
      <w:r w:rsidR="00CD7E4B" w:rsidRPr="0021152D">
        <w:t>reactive and unreactive</w:t>
      </w:r>
      <w:r w:rsidR="001837E0" w:rsidRPr="0021152D">
        <w:t xml:space="preserve"> tests</w:t>
      </w:r>
      <w:r w:rsidR="003B783A" w:rsidRPr="0021152D">
        <w:t>.</w:t>
      </w:r>
      <w:r w:rsidRPr="0021152D">
        <w:t xml:space="preserve"> </w:t>
      </w:r>
      <w:r w:rsidR="001837E0" w:rsidRPr="0021152D">
        <w:t xml:space="preserve"> </w:t>
      </w:r>
      <w:r w:rsidR="00E745CB">
        <w:t xml:space="preserve">Two reactive tests were required to define infection to maximise specificity and hence positive predictive value, which is important as the prevalence of asymptomatic infection could be low. </w:t>
      </w:r>
      <w:r w:rsidR="003926C9" w:rsidRPr="0021152D">
        <w:t>The confidence intervals for the proportion positive were calculated using exact methods</w:t>
      </w:r>
      <w:r w:rsidR="00F54DD9">
        <w:t xml:space="preserve"> because of small numbers</w:t>
      </w:r>
      <w:r w:rsidR="003926C9" w:rsidRPr="0021152D">
        <w:t>.</w:t>
      </w:r>
    </w:p>
    <w:p w14:paraId="02C50BC3" w14:textId="77777777" w:rsidR="003B783A" w:rsidRPr="0021152D" w:rsidRDefault="003B783A" w:rsidP="00796578">
      <w:pPr>
        <w:spacing w:after="0" w:line="480" w:lineRule="auto"/>
      </w:pPr>
    </w:p>
    <w:p w14:paraId="5C60E638" w14:textId="7632E7BE" w:rsidR="00DE73AA" w:rsidRPr="0021152D" w:rsidRDefault="00DE73AA" w:rsidP="00796578">
      <w:pPr>
        <w:spacing w:after="0" w:line="480" w:lineRule="auto"/>
      </w:pPr>
      <w:r w:rsidRPr="0021152D">
        <w:t xml:space="preserve">We assessed risk factors for infection among </w:t>
      </w:r>
      <w:r w:rsidR="00B6008F" w:rsidRPr="0021152D">
        <w:t xml:space="preserve">asymptomatic and symptomatic </w:t>
      </w:r>
      <w:r w:rsidRPr="0021152D">
        <w:t>household members using Chi squared or Fisher’s exact test as appropriate.</w:t>
      </w:r>
      <w:r w:rsidR="000327BB" w:rsidRPr="0021152D">
        <w:t xml:space="preserve"> </w:t>
      </w:r>
      <w:r w:rsidR="00873876">
        <w:t>We assessed confounding b</w:t>
      </w:r>
      <w:r w:rsidR="00E745CB">
        <w:t>y age using logistic regression;</w:t>
      </w:r>
      <w:r w:rsidR="00873876">
        <w:t xml:space="preserve"> </w:t>
      </w:r>
      <w:r w:rsidR="00B57DB5">
        <w:t xml:space="preserve">further </w:t>
      </w:r>
      <w:r w:rsidR="00873876">
        <w:t>m</w:t>
      </w:r>
      <w:r w:rsidR="003D5C88" w:rsidRPr="0021152D">
        <w:t>ultivariable analysis was limited by the small number of</w:t>
      </w:r>
      <w:r w:rsidR="00073C18" w:rsidRPr="0021152D">
        <w:t xml:space="preserve"> events. </w:t>
      </w:r>
      <w:r w:rsidR="009A3462" w:rsidRPr="0021152D">
        <w:t xml:space="preserve">Linear regression was used to assess </w:t>
      </w:r>
      <w:r w:rsidR="00DD2825" w:rsidRPr="0021152D">
        <w:t xml:space="preserve">the association of level of reactivity in the </w:t>
      </w:r>
      <w:r w:rsidR="00B202AB" w:rsidRPr="0021152D">
        <w:t>samples from</w:t>
      </w:r>
      <w:r w:rsidR="00DD2825" w:rsidRPr="0021152D">
        <w:t xml:space="preserve"> survivors with </w:t>
      </w:r>
      <w:r w:rsidR="00A9053D" w:rsidRPr="0021152D">
        <w:t>time</w:t>
      </w:r>
      <w:r w:rsidR="00B202AB" w:rsidRPr="0021152D">
        <w:t xml:space="preserve"> si</w:t>
      </w:r>
      <w:r w:rsidR="009A3462" w:rsidRPr="0021152D">
        <w:t xml:space="preserve">nce </w:t>
      </w:r>
      <w:r w:rsidR="00B202AB" w:rsidRPr="0021152D">
        <w:t xml:space="preserve">admission </w:t>
      </w:r>
      <w:r w:rsidR="00575AC6" w:rsidRPr="0021152D">
        <w:t xml:space="preserve">and </w:t>
      </w:r>
      <w:r w:rsidR="00DD2825" w:rsidRPr="0021152D">
        <w:t>with</w:t>
      </w:r>
      <w:r w:rsidR="00575AC6" w:rsidRPr="0021152D">
        <w:t xml:space="preserve"> age</w:t>
      </w:r>
      <w:r w:rsidR="00E63844" w:rsidRPr="0021152D">
        <w:t>.</w:t>
      </w:r>
    </w:p>
    <w:p w14:paraId="1801C9FA" w14:textId="77777777" w:rsidR="00836FEB" w:rsidRPr="0021152D" w:rsidRDefault="00836FEB" w:rsidP="00796578">
      <w:pPr>
        <w:spacing w:after="0" w:line="480" w:lineRule="auto"/>
      </w:pPr>
    </w:p>
    <w:p w14:paraId="17AE39F0" w14:textId="77458804" w:rsidR="00836FEB" w:rsidRPr="0021152D" w:rsidRDefault="00836FEB" w:rsidP="00F717E0">
      <w:pPr>
        <w:keepNext/>
        <w:keepLines/>
        <w:spacing w:after="0" w:line="480" w:lineRule="auto"/>
        <w:rPr>
          <w:i/>
        </w:rPr>
      </w:pPr>
      <w:r w:rsidRPr="0021152D">
        <w:rPr>
          <w:i/>
        </w:rPr>
        <w:t>Role of the funding source</w:t>
      </w:r>
    </w:p>
    <w:p w14:paraId="05B6114C" w14:textId="549D3861" w:rsidR="00836FEB" w:rsidRPr="0021152D" w:rsidRDefault="00877CF9" w:rsidP="00F717E0">
      <w:pPr>
        <w:keepNext/>
        <w:keepLines/>
        <w:spacing w:after="0" w:line="480" w:lineRule="auto"/>
        <w:rPr>
          <w:i/>
        </w:rPr>
      </w:pPr>
      <w:r w:rsidRPr="00877CF9">
        <w:t xml:space="preserve">The sponsor of the study had no role in study design, data collection, data analysis, data interpretation, or writing of the report. The corresponding author had full access to all the data in the study and had final responsibility for the decision to submit for publication. </w:t>
      </w:r>
    </w:p>
    <w:p w14:paraId="11F175EC" w14:textId="77777777" w:rsidR="00836FEB" w:rsidRPr="0021152D" w:rsidRDefault="00836FEB" w:rsidP="00796578">
      <w:pPr>
        <w:spacing w:after="0" w:line="480" w:lineRule="auto"/>
        <w:rPr>
          <w:i/>
        </w:rPr>
      </w:pPr>
    </w:p>
    <w:p w14:paraId="0C6CDCE6" w14:textId="77777777" w:rsidR="00DE73AA" w:rsidRPr="0021152D" w:rsidRDefault="00DE73AA" w:rsidP="00796578">
      <w:pPr>
        <w:spacing w:after="0" w:line="480" w:lineRule="auto"/>
      </w:pPr>
    </w:p>
    <w:p w14:paraId="476312E9" w14:textId="77777777" w:rsidR="00E24FC7" w:rsidRPr="0021152D" w:rsidRDefault="004F1F68" w:rsidP="00796578">
      <w:pPr>
        <w:spacing w:after="0" w:line="480" w:lineRule="auto"/>
        <w:rPr>
          <w:b/>
        </w:rPr>
      </w:pPr>
      <w:r w:rsidRPr="0021152D">
        <w:rPr>
          <w:b/>
        </w:rPr>
        <w:t xml:space="preserve">Results </w:t>
      </w:r>
      <w:r w:rsidR="00E24FC7" w:rsidRPr="0021152D">
        <w:rPr>
          <w:b/>
        </w:rPr>
        <w:t xml:space="preserve"> </w:t>
      </w:r>
      <w:r w:rsidR="005A6B20" w:rsidRPr="0021152D">
        <w:rPr>
          <w:b/>
        </w:rPr>
        <w:t xml:space="preserve">  </w:t>
      </w:r>
    </w:p>
    <w:p w14:paraId="3ED946B1" w14:textId="77777777" w:rsidR="005C71B4" w:rsidRPr="0021152D" w:rsidRDefault="005C71B4" w:rsidP="00796578">
      <w:pPr>
        <w:spacing w:after="0" w:line="480" w:lineRule="auto"/>
        <w:rPr>
          <w:b/>
        </w:rPr>
      </w:pPr>
    </w:p>
    <w:p w14:paraId="3079CA2B" w14:textId="75EADD1B" w:rsidR="003F5DE0" w:rsidRPr="0021152D" w:rsidRDefault="005C71B4" w:rsidP="00796578">
      <w:pPr>
        <w:spacing w:after="0" w:line="480" w:lineRule="auto"/>
      </w:pPr>
      <w:r w:rsidRPr="0021152D">
        <w:t>The households of 123 of</w:t>
      </w:r>
      <w:r w:rsidR="00204192" w:rsidRPr="0021152D">
        <w:t xml:space="preserve"> 151 Kerry Town survivors</w:t>
      </w:r>
      <w:r w:rsidR="008678CA" w:rsidRPr="0021152D">
        <w:t xml:space="preserve"> were included in the study</w:t>
      </w:r>
      <w:r w:rsidR="00FD2AA1" w:rsidRPr="0021152D">
        <w:t xml:space="preserve">. One </w:t>
      </w:r>
      <w:r w:rsidR="0065197C" w:rsidRPr="0021152D">
        <w:t xml:space="preserve">survivor </w:t>
      </w:r>
      <w:r w:rsidR="00FD2AA1" w:rsidRPr="0021152D">
        <w:t>had subsequently died</w:t>
      </w:r>
      <w:r w:rsidR="005E414C">
        <w:fldChar w:fldCharType="begin"/>
      </w:r>
      <w:r w:rsidR="005E414C">
        <w:instrText xml:space="preserve"> ADDIN EN.CITE &lt;EndNote&gt;&lt;Cite&gt;&lt;Author&gt;Bower&lt;/Author&gt;&lt;Year&gt;2016&lt;/Year&gt;&lt;RecNum&gt;5177&lt;/RecNum&gt;&lt;DisplayText&gt;&lt;style face="superscript"&gt;15&lt;/style&gt;&lt;/DisplayText&gt;&lt;record&gt;&lt;rec-number&gt;5177&lt;/rec-number&gt;&lt;foreign-keys&gt;&lt;key app="EN" db-id="awsrxate55etsueszabxfv9yer0rs99pfawd" timestamp="1478013276"&gt;5177&lt;/key&gt;&lt;/foreign-keys&gt;&lt;ref-type name="Journal Article"&gt;17&lt;/ref-type&gt;&lt;contributors&gt;&lt;authors&gt;&lt;author&gt;Bower, H.&lt;/author&gt;&lt;author&gt;Smout, E.&lt;/author&gt;&lt;author&gt;Bangura, M. S.&lt;/author&gt;&lt;author&gt;Kamara, O.&lt;/author&gt;&lt;author&gt;Turay, C.&lt;/author&gt;&lt;author&gt;Johnson, S.&lt;/author&gt;&lt;author&gt;Oza, S.&lt;/author&gt;&lt;author&gt;Checchi, F.&lt;/author&gt;&lt;author&gt;Glynn, J. R.&lt;/author&gt;&lt;/authors&gt;&lt;/contributors&gt;&lt;auth-address&gt;Department of Infectious Disease Epidemiology, London School of Hygiene and Tropical Medicine, London, UK.&amp;#xD;Save the Children, Freetown, Sierra Leone.&amp;#xD;Humanitarian Department, Save the Children, London, UK.&amp;#xD;London School of Hygiene and Tropical Medicine, London WC1E 7HT, UK judith.glynn@lshtm.ac.uk.&lt;/auth-address&gt;&lt;titles&gt;&lt;title&gt;Deaths, late deaths, and role of infecting dose in Ebola virus disease in Sierra Leone: retrospective cohort study&lt;/title&gt;&lt;secondary-title&gt;BMJ&lt;/secondary-title&gt;&lt;alt-title&gt;Bmj&lt;/alt-title&gt;&lt;/titles&gt;&lt;periodical&gt;&lt;full-title&gt;BMJ&lt;/full-title&gt;&lt;/periodical&gt;&lt;alt-periodical&gt;&lt;full-title&gt;BMJ&lt;/full-title&gt;&lt;/alt-periodical&gt;&lt;pages&gt;i2403&lt;/pages&gt;&lt;volume&gt;353&lt;/volume&gt;&lt;dates&gt;&lt;year&gt;2016&lt;/year&gt;&lt;pub-dates&gt;&lt;date&gt;May 17&lt;/date&gt;&lt;/pub-dates&gt;&lt;/dates&gt;&lt;isbn&gt;1756-1833 (Electronic)&amp;#xD;0959-535X (Linking)&lt;/isbn&gt;&lt;accession-num&gt;27188404&lt;/accession-num&gt;&lt;urls&gt;&lt;related-urls&gt;&lt;url&gt;http://www.ncbi.nlm.nih.gov/pubmed/27188404&lt;/url&gt;&lt;/related-urls&gt;&lt;/urls&gt;&lt;custom2&gt;4870382&lt;/custom2&gt;&lt;electronic-resource-num&gt;10.1136/bmj.i2403&lt;/electronic-resource-num&gt;&lt;/record&gt;&lt;/Cite&gt;&lt;/EndNote&gt;</w:instrText>
      </w:r>
      <w:r w:rsidR="005E414C">
        <w:fldChar w:fldCharType="separate"/>
      </w:r>
      <w:r w:rsidR="005E414C" w:rsidRPr="005E414C">
        <w:rPr>
          <w:noProof/>
          <w:vertAlign w:val="superscript"/>
        </w:rPr>
        <w:t>15</w:t>
      </w:r>
      <w:r w:rsidR="005E414C">
        <w:fldChar w:fldCharType="end"/>
      </w:r>
      <w:r w:rsidR="00FD2AA1" w:rsidRPr="0021152D">
        <w:t xml:space="preserve"> but the household included another survivor so was visited</w:t>
      </w:r>
      <w:r w:rsidR="008678CA" w:rsidRPr="0021152D">
        <w:t xml:space="preserve">. </w:t>
      </w:r>
      <w:r w:rsidR="00FD2AA1" w:rsidRPr="0021152D">
        <w:t xml:space="preserve">Of the </w:t>
      </w:r>
      <w:r w:rsidR="00FC22F3" w:rsidRPr="0021152D">
        <w:t>remaining</w:t>
      </w:r>
      <w:r w:rsidRPr="0021152D">
        <w:t xml:space="preserve"> survivors</w:t>
      </w:r>
      <w:r w:rsidR="00C3258C" w:rsidRPr="0021152D">
        <w:t>,</w:t>
      </w:r>
      <w:r w:rsidR="00D35D65" w:rsidRPr="0021152D">
        <w:t xml:space="preserve"> </w:t>
      </w:r>
      <w:r w:rsidR="00474F1A" w:rsidRPr="0021152D">
        <w:t>eight</w:t>
      </w:r>
      <w:r w:rsidR="00FD2AA1" w:rsidRPr="0021152D">
        <w:t xml:space="preserve"> </w:t>
      </w:r>
      <w:r w:rsidR="00C3258C" w:rsidRPr="0021152D">
        <w:t>lived</w:t>
      </w:r>
      <w:r w:rsidR="00D35D65" w:rsidRPr="0021152D">
        <w:t xml:space="preserve"> outside Western Area, </w:t>
      </w:r>
      <w:r w:rsidR="00474F1A" w:rsidRPr="0021152D">
        <w:t>three had died,</w:t>
      </w:r>
      <w:r w:rsidR="005E414C">
        <w:fldChar w:fldCharType="begin"/>
      </w:r>
      <w:r w:rsidR="005E414C">
        <w:instrText xml:space="preserve"> ADDIN EN.CITE &lt;EndNote&gt;&lt;Cite&gt;&lt;Author&gt;Bower&lt;/Author&gt;&lt;Year&gt;2016&lt;/Year&gt;&lt;RecNum&gt;5177&lt;/RecNum&gt;&lt;DisplayText&gt;&lt;style face="superscript"&gt;15&lt;/style&gt;&lt;/DisplayText&gt;&lt;record&gt;&lt;rec-number&gt;5177&lt;/rec-number&gt;&lt;foreign-keys&gt;&lt;key app="EN" db-id="awsrxate55etsueszabxfv9yer0rs99pfawd" timestamp="1478013276"&gt;5177&lt;/key&gt;&lt;/foreign-keys&gt;&lt;ref-type name="Journal Article"&gt;17&lt;/ref-type&gt;&lt;contributors&gt;&lt;authors&gt;&lt;author&gt;Bower, H.&lt;/author&gt;&lt;author&gt;Smout, E.&lt;/author&gt;&lt;author&gt;Bangura, M. S.&lt;/author&gt;&lt;author&gt;Kamara, O.&lt;/author&gt;&lt;author&gt;Turay, C.&lt;/author&gt;&lt;author&gt;Johnson, S.&lt;/author&gt;&lt;author&gt;Oza, S.&lt;/author&gt;&lt;author&gt;Checchi, F.&lt;/author&gt;&lt;author&gt;Glynn, J. R.&lt;/author&gt;&lt;/authors&gt;&lt;/contributors&gt;&lt;auth-address&gt;Department of Infectious Disease Epidemiology, London School of Hygiene and Tropical Medicine, London, UK.&amp;#xD;Save the Children, Freetown, Sierra Leone.&amp;#xD;Humanitarian Department, Save the Children, London, UK.&amp;#xD;London School of Hygiene and Tropical Medicine, London WC1E 7HT, UK judith.glynn@lshtm.ac.uk.&lt;/auth-address&gt;&lt;titles&gt;&lt;title&gt;Deaths, late deaths, and role of infecting dose in Ebola virus disease in Sierra Leone: retrospective cohort study&lt;/title&gt;&lt;secondary-title&gt;BMJ&lt;/secondary-title&gt;&lt;alt-title&gt;Bmj&lt;/alt-title&gt;&lt;/titles&gt;&lt;periodical&gt;&lt;full-title&gt;BMJ&lt;/full-title&gt;&lt;/periodical&gt;&lt;alt-periodical&gt;&lt;full-title&gt;BMJ&lt;/full-title&gt;&lt;/alt-periodical&gt;&lt;pages&gt;i2403&lt;/pages&gt;&lt;volume&gt;353&lt;/volume&gt;&lt;dates&gt;&lt;year&gt;2016&lt;/year&gt;&lt;pub-dates&gt;&lt;date&gt;May 17&lt;/date&gt;&lt;/pub-dates&gt;&lt;/dates&gt;&lt;isbn&gt;1756-1833 (Electronic)&amp;#xD;0959-535X (Linking)&lt;/isbn&gt;&lt;accession-num&gt;27188404&lt;/accession-num&gt;&lt;urls&gt;&lt;related-urls&gt;&lt;url&gt;http://www.ncbi.nlm.nih.gov/pubmed/27188404&lt;/url&gt;&lt;/related-urls&gt;&lt;/urls&gt;&lt;custom2&gt;4870382&lt;/custom2&gt;&lt;electronic-resource-num&gt;10.1136/bmj.i2403&lt;/electronic-resource-num&gt;&lt;/record&gt;&lt;/Cite&gt;&lt;/EndNote&gt;</w:instrText>
      </w:r>
      <w:r w:rsidR="005E414C">
        <w:fldChar w:fldCharType="separate"/>
      </w:r>
      <w:r w:rsidR="005E414C" w:rsidRPr="005E414C">
        <w:rPr>
          <w:noProof/>
          <w:vertAlign w:val="superscript"/>
        </w:rPr>
        <w:t>15</w:t>
      </w:r>
      <w:r w:rsidR="005E414C">
        <w:fldChar w:fldCharType="end"/>
      </w:r>
      <w:r w:rsidR="00474F1A" w:rsidRPr="0021152D">
        <w:t xml:space="preserve"> </w:t>
      </w:r>
      <w:r w:rsidR="00204192" w:rsidRPr="0021152D">
        <w:t>16</w:t>
      </w:r>
      <w:r w:rsidR="00251A9E" w:rsidRPr="0021152D">
        <w:t xml:space="preserve"> were unavailable or uncontactable, and one refused to take part</w:t>
      </w:r>
      <w:r w:rsidR="003D18E9" w:rsidRPr="0021152D">
        <w:t xml:space="preserve"> (Figure 1)</w:t>
      </w:r>
      <w:r w:rsidR="00D35D65" w:rsidRPr="0021152D">
        <w:t xml:space="preserve">. </w:t>
      </w:r>
    </w:p>
    <w:p w14:paraId="4B4DB39B" w14:textId="77777777" w:rsidR="003F5DE0" w:rsidRPr="0021152D" w:rsidRDefault="003F5DE0" w:rsidP="00796578">
      <w:pPr>
        <w:spacing w:after="0" w:line="480" w:lineRule="auto"/>
      </w:pPr>
    </w:p>
    <w:p w14:paraId="7B6910CF" w14:textId="501B3B90" w:rsidR="000156D7" w:rsidRPr="0021152D" w:rsidRDefault="00D35D65" w:rsidP="000156D7">
      <w:pPr>
        <w:spacing w:after="0" w:line="480" w:lineRule="auto"/>
      </w:pPr>
      <w:proofErr w:type="gramStart"/>
      <w:r w:rsidRPr="0021152D">
        <w:t>The</w:t>
      </w:r>
      <w:r w:rsidR="00115152" w:rsidRPr="0021152D">
        <w:t xml:space="preserve"> </w:t>
      </w:r>
      <w:r w:rsidRPr="0021152D">
        <w:t xml:space="preserve"> </w:t>
      </w:r>
      <w:r w:rsidR="003F5DE0" w:rsidRPr="0021152D">
        <w:t>participating</w:t>
      </w:r>
      <w:proofErr w:type="gramEnd"/>
      <w:r w:rsidR="003F5DE0" w:rsidRPr="0021152D">
        <w:t xml:space="preserve"> Kerry Town </w:t>
      </w:r>
      <w:r w:rsidRPr="0021152D">
        <w:t>survivors</w:t>
      </w:r>
      <w:r w:rsidR="00D3189D" w:rsidRPr="0021152D">
        <w:t xml:space="preserve"> </w:t>
      </w:r>
      <w:r w:rsidRPr="0021152D">
        <w:t>lived in 9</w:t>
      </w:r>
      <w:r w:rsidR="00150A24" w:rsidRPr="0021152D">
        <w:t>1</w:t>
      </w:r>
      <w:r w:rsidRPr="0021152D">
        <w:t xml:space="preserve"> households </w:t>
      </w:r>
      <w:r w:rsidR="000C517B">
        <w:t>with</w:t>
      </w:r>
      <w:r w:rsidRPr="0021152D">
        <w:t xml:space="preserve"> </w:t>
      </w:r>
      <w:r w:rsidR="00D3189D" w:rsidRPr="0021152D">
        <w:t>814</w:t>
      </w:r>
      <w:r w:rsidR="002B2BFD" w:rsidRPr="0021152D">
        <w:t xml:space="preserve"> household members</w:t>
      </w:r>
      <w:r w:rsidR="00315607" w:rsidRPr="0021152D">
        <w:t xml:space="preserve">, of whom </w:t>
      </w:r>
      <w:r w:rsidR="00EE65A8" w:rsidRPr="0021152D">
        <w:t>242</w:t>
      </w:r>
      <w:r w:rsidRPr="0021152D">
        <w:t xml:space="preserve"> had died</w:t>
      </w:r>
      <w:r w:rsidR="001D709E" w:rsidRPr="0021152D">
        <w:t xml:space="preserve"> (227 from </w:t>
      </w:r>
      <w:r w:rsidR="008E1E3B">
        <w:t>EVD</w:t>
      </w:r>
      <w:r w:rsidR="001D709E" w:rsidRPr="0021152D">
        <w:t xml:space="preserve">, 11 from probable </w:t>
      </w:r>
      <w:r w:rsidR="00EE65A8" w:rsidRPr="0021152D">
        <w:t>E</w:t>
      </w:r>
      <w:r w:rsidR="008E1E3B">
        <w:t>VD</w:t>
      </w:r>
      <w:r w:rsidR="002B2BFD" w:rsidRPr="0021152D">
        <w:t>, and four</w:t>
      </w:r>
      <w:r w:rsidR="001D709E" w:rsidRPr="0021152D">
        <w:t xml:space="preserve"> </w:t>
      </w:r>
      <w:r w:rsidR="00FD2AA1" w:rsidRPr="0021152D">
        <w:t xml:space="preserve">from unknown </w:t>
      </w:r>
      <w:r w:rsidR="001D709E" w:rsidRPr="0021152D">
        <w:t>cause</w:t>
      </w:r>
      <w:r w:rsidR="00FD2AA1" w:rsidRPr="0021152D">
        <w:t>s</w:t>
      </w:r>
      <w:r w:rsidR="001D709E" w:rsidRPr="0021152D">
        <w:t>)</w:t>
      </w:r>
      <w:r w:rsidR="00315607" w:rsidRPr="0021152D">
        <w:t xml:space="preserve"> and </w:t>
      </w:r>
      <w:r w:rsidR="004C3950" w:rsidRPr="0021152D">
        <w:t>45</w:t>
      </w:r>
      <w:r w:rsidR="00115152" w:rsidRPr="0021152D">
        <w:t xml:space="preserve"> </w:t>
      </w:r>
      <w:r w:rsidR="004C3950" w:rsidRPr="0021152D">
        <w:t>were survivors from other facilitie</w:t>
      </w:r>
      <w:r w:rsidR="002B2BFD" w:rsidRPr="0021152D">
        <w:t>s</w:t>
      </w:r>
      <w:r w:rsidR="00DE7743" w:rsidRPr="0021152D">
        <w:t xml:space="preserve"> ( Figure 1)</w:t>
      </w:r>
      <w:r w:rsidR="00315607" w:rsidRPr="0021152D">
        <w:t xml:space="preserve">. </w:t>
      </w:r>
      <w:r w:rsidR="003D186C" w:rsidRPr="0021152D">
        <w:t>Of the 527 other household members, 9</w:t>
      </w:r>
      <w:r w:rsidR="006412DF">
        <w:t>6</w:t>
      </w:r>
      <w:r w:rsidR="003D186C" w:rsidRPr="0021152D">
        <w:t xml:space="preserve"> had some symptoms </w:t>
      </w:r>
      <w:r w:rsidR="002D7894">
        <w:t>around</w:t>
      </w:r>
      <w:r w:rsidR="003D186C" w:rsidRPr="0021152D">
        <w:t xml:space="preserve"> the time </w:t>
      </w:r>
      <w:r w:rsidR="002D7894">
        <w:t>others</w:t>
      </w:r>
      <w:r w:rsidR="00DE7743" w:rsidRPr="0021152D">
        <w:t xml:space="preserve"> in their household</w:t>
      </w:r>
      <w:r w:rsidR="002D7894">
        <w:t xml:space="preserve"> had EVD</w:t>
      </w:r>
      <w:r w:rsidR="00DE7743" w:rsidRPr="0021152D">
        <w:t xml:space="preserve">, </w:t>
      </w:r>
      <w:r w:rsidR="003D186C" w:rsidRPr="0021152D">
        <w:t xml:space="preserve">and </w:t>
      </w:r>
      <w:r w:rsidR="00FE1ED0" w:rsidRPr="0021152D">
        <w:t>4</w:t>
      </w:r>
      <w:r w:rsidR="0085078E" w:rsidRPr="0021152D">
        <w:t>31</w:t>
      </w:r>
      <w:r w:rsidR="0046495C" w:rsidRPr="0021152D">
        <w:t xml:space="preserve"> </w:t>
      </w:r>
      <w:r w:rsidR="001D709E" w:rsidRPr="0021152D">
        <w:t xml:space="preserve">were asymptomatic. </w:t>
      </w:r>
      <w:r w:rsidR="002B2BFD" w:rsidRPr="0021152D">
        <w:t xml:space="preserve">We collected </w:t>
      </w:r>
      <w:r w:rsidR="009D73DF" w:rsidRPr="0021152D">
        <w:t>639</w:t>
      </w:r>
      <w:r w:rsidR="002B2BFD" w:rsidRPr="0021152D">
        <w:t xml:space="preserve"> oral swabs from </w:t>
      </w:r>
      <w:r w:rsidR="00EE3648" w:rsidRPr="0021152D">
        <w:t xml:space="preserve">153 </w:t>
      </w:r>
      <w:r w:rsidR="002B2BFD" w:rsidRPr="0021152D">
        <w:t>survivors</w:t>
      </w:r>
      <w:r w:rsidR="009D5751" w:rsidRPr="0021152D">
        <w:t xml:space="preserve"> </w:t>
      </w:r>
      <w:r w:rsidR="002B2BFD" w:rsidRPr="0021152D">
        <w:t xml:space="preserve">and </w:t>
      </w:r>
      <w:r w:rsidR="00EE3648" w:rsidRPr="0021152D">
        <w:t xml:space="preserve">486 </w:t>
      </w:r>
      <w:r w:rsidR="005C71B4" w:rsidRPr="0021152D">
        <w:t xml:space="preserve">living </w:t>
      </w:r>
      <w:r w:rsidR="002B2BFD" w:rsidRPr="0021152D">
        <w:t>household members</w:t>
      </w:r>
      <w:r w:rsidR="00EE3648" w:rsidRPr="0021152D">
        <w:t xml:space="preserve"> </w:t>
      </w:r>
      <w:r w:rsidR="00065DB2" w:rsidRPr="0021152D">
        <w:t>of w</w:t>
      </w:r>
      <w:r w:rsidR="00EE65A8" w:rsidRPr="0021152D">
        <w:t>hich 633</w:t>
      </w:r>
      <w:r w:rsidR="009D5751" w:rsidRPr="0021152D">
        <w:t xml:space="preserve"> (99.6%)</w:t>
      </w:r>
      <w:r w:rsidR="00EE65A8" w:rsidRPr="0021152D">
        <w:t xml:space="preserve"> could be analysed</w:t>
      </w:r>
      <w:r w:rsidR="005A6B20" w:rsidRPr="0021152D">
        <w:t xml:space="preserve">; </w:t>
      </w:r>
      <w:r w:rsidR="00A77B40" w:rsidRPr="0021152D">
        <w:t xml:space="preserve">only </w:t>
      </w:r>
      <w:r w:rsidR="00F859F8" w:rsidRPr="0021152D">
        <w:t>seven</w:t>
      </w:r>
      <w:r w:rsidR="00EE3648" w:rsidRPr="0021152D">
        <w:t xml:space="preserve"> </w:t>
      </w:r>
      <w:r w:rsidR="009870E8" w:rsidRPr="0021152D">
        <w:t>people</w:t>
      </w:r>
      <w:r w:rsidR="00A77B40" w:rsidRPr="0021152D">
        <w:t xml:space="preserve"> </w:t>
      </w:r>
      <w:r w:rsidR="00C3258C" w:rsidRPr="0021152D">
        <w:t xml:space="preserve">(1.0%) </w:t>
      </w:r>
      <w:r w:rsidR="00A77B40" w:rsidRPr="0021152D">
        <w:t>refused to give</w:t>
      </w:r>
      <w:r w:rsidR="00A15788" w:rsidRPr="0021152D">
        <w:t xml:space="preserve"> a swab</w:t>
      </w:r>
      <w:r w:rsidR="005A6B20" w:rsidRPr="0021152D">
        <w:t xml:space="preserve"> (Figure 1)</w:t>
      </w:r>
      <w:r w:rsidR="00324936" w:rsidRPr="0021152D">
        <w:t>.</w:t>
      </w:r>
      <w:r w:rsidR="00A77B40" w:rsidRPr="0021152D">
        <w:t xml:space="preserve"> </w:t>
      </w:r>
      <w:r w:rsidR="000156D7">
        <w:t xml:space="preserve">The </w:t>
      </w:r>
      <w:r w:rsidR="000156D7" w:rsidRPr="0021152D">
        <w:t xml:space="preserve">mean age </w:t>
      </w:r>
      <w:r w:rsidR="000156D7">
        <w:t xml:space="preserve">of the household members </w:t>
      </w:r>
      <w:r w:rsidR="000156D7" w:rsidRPr="0021152D">
        <w:t>was 16.7 years (range &lt;1 year to 84 years); 57% were female.</w:t>
      </w:r>
      <w:r w:rsidR="00DE2F88" w:rsidRPr="00DE2F88">
        <w:t xml:space="preserve"> </w:t>
      </w:r>
      <w:r w:rsidR="00DE2F88" w:rsidRPr="0021152D">
        <w:t xml:space="preserve">The age and sex distribution of participating survivors </w:t>
      </w:r>
      <w:r w:rsidR="00DE2F88">
        <w:t xml:space="preserve">and household members </w:t>
      </w:r>
      <w:r w:rsidR="00DE2F88" w:rsidRPr="0021152D">
        <w:t xml:space="preserve">was similar to non-participants. </w:t>
      </w:r>
    </w:p>
    <w:p w14:paraId="5A79C78E" w14:textId="77777777" w:rsidR="007E0926" w:rsidRPr="0021152D" w:rsidRDefault="007E0926" w:rsidP="00796578">
      <w:pPr>
        <w:spacing w:after="0" w:line="480" w:lineRule="auto"/>
      </w:pPr>
    </w:p>
    <w:p w14:paraId="66979EC9" w14:textId="2CC1553D" w:rsidR="000156D7" w:rsidRPr="0021152D" w:rsidRDefault="009870E8" w:rsidP="00796578">
      <w:pPr>
        <w:spacing w:after="0" w:line="480" w:lineRule="auto"/>
      </w:pPr>
      <w:r w:rsidRPr="0021152D">
        <w:t xml:space="preserve">Oral swabs were collected from </w:t>
      </w:r>
      <w:r w:rsidR="0061241A" w:rsidRPr="0021152D">
        <w:t>66</w:t>
      </w:r>
      <w:r w:rsidR="00B5086F" w:rsidRPr="0021152D">
        <w:t>3</w:t>
      </w:r>
      <w:r w:rsidR="00140C8F" w:rsidRPr="0021152D">
        <w:t xml:space="preserve"> </w:t>
      </w:r>
      <w:r w:rsidR="0030672A" w:rsidRPr="0021152D">
        <w:t xml:space="preserve">community controls. </w:t>
      </w:r>
      <w:r w:rsidR="00784FD9" w:rsidRPr="0021152D">
        <w:t xml:space="preserve">Three people with </w:t>
      </w:r>
      <w:r w:rsidR="0030672A" w:rsidRPr="0021152D">
        <w:t>possible E</w:t>
      </w:r>
      <w:r w:rsidR="002D7894">
        <w:t>BOV</w:t>
      </w:r>
      <w:r w:rsidR="0030672A" w:rsidRPr="0021152D">
        <w:t xml:space="preserve"> exposure</w:t>
      </w:r>
      <w:r w:rsidR="00DE7743" w:rsidRPr="0021152D">
        <w:t xml:space="preserve"> (two</w:t>
      </w:r>
      <w:r w:rsidR="0061241A" w:rsidRPr="0021152D">
        <w:t xml:space="preserve"> Ebola intervention </w:t>
      </w:r>
      <w:r w:rsidR="00FC22F3" w:rsidRPr="0021152D">
        <w:t xml:space="preserve">workers </w:t>
      </w:r>
      <w:r w:rsidR="00DE7743" w:rsidRPr="0021152D">
        <w:t>and one</w:t>
      </w:r>
      <w:r w:rsidR="0061241A" w:rsidRPr="0021152D">
        <w:t xml:space="preserve"> funeral</w:t>
      </w:r>
      <w:r w:rsidR="00FC22F3" w:rsidRPr="0021152D">
        <w:t xml:space="preserve"> attendee</w:t>
      </w:r>
      <w:r w:rsidR="0061241A" w:rsidRPr="0021152D">
        <w:t>)</w:t>
      </w:r>
      <w:r w:rsidR="00784FD9" w:rsidRPr="0021152D">
        <w:t xml:space="preserve"> </w:t>
      </w:r>
      <w:r w:rsidR="0030672A" w:rsidRPr="0021152D">
        <w:t>were excluded.</w:t>
      </w:r>
      <w:r w:rsidR="006A5CAD" w:rsidRPr="0021152D">
        <w:t xml:space="preserve"> </w:t>
      </w:r>
      <w:r w:rsidR="00A9053D" w:rsidRPr="0021152D">
        <w:t>Due to availability of test kits, w</w:t>
      </w:r>
      <w:r w:rsidR="0030672A" w:rsidRPr="0021152D">
        <w:t>e analysed a random sam</w:t>
      </w:r>
      <w:r w:rsidR="005800D9" w:rsidRPr="0021152D">
        <w:t xml:space="preserve">ple of </w:t>
      </w:r>
      <w:proofErr w:type="gramStart"/>
      <w:r w:rsidR="005800D9" w:rsidRPr="0021152D">
        <w:t>339</w:t>
      </w:r>
      <w:r w:rsidR="00C30F47">
        <w:t xml:space="preserve">, </w:t>
      </w:r>
      <w:r w:rsidR="0030672A" w:rsidRPr="0021152D">
        <w:t xml:space="preserve"> mean</w:t>
      </w:r>
      <w:proofErr w:type="gramEnd"/>
      <w:r w:rsidR="0030672A" w:rsidRPr="0021152D">
        <w:t xml:space="preserve"> age </w:t>
      </w:r>
      <w:r w:rsidR="00E349C7" w:rsidRPr="0021152D">
        <w:t>19.0</w:t>
      </w:r>
      <w:r w:rsidR="000E15A5" w:rsidRPr="0021152D">
        <w:t xml:space="preserve"> years</w:t>
      </w:r>
      <w:r w:rsidR="00FC0D40" w:rsidRPr="0021152D">
        <w:t xml:space="preserve"> (range</w:t>
      </w:r>
      <w:r w:rsidR="00DF0451" w:rsidRPr="0021152D">
        <w:t xml:space="preserve"> </w:t>
      </w:r>
      <w:r w:rsidR="00DE7743" w:rsidRPr="0021152D">
        <w:t>&lt;1 year</w:t>
      </w:r>
      <w:r w:rsidR="00DF0451" w:rsidRPr="0021152D">
        <w:t xml:space="preserve"> to 76 years</w:t>
      </w:r>
      <w:r w:rsidR="005800D9" w:rsidRPr="0021152D">
        <w:t>)</w:t>
      </w:r>
      <w:r w:rsidR="00C30F47">
        <w:t xml:space="preserve">, </w:t>
      </w:r>
      <w:r w:rsidR="000B2120" w:rsidRPr="0021152D">
        <w:t xml:space="preserve"> 53% female</w:t>
      </w:r>
      <w:r w:rsidR="009575C8" w:rsidRPr="0021152D">
        <w:t>.</w:t>
      </w:r>
      <w:r w:rsidR="00474F1A" w:rsidRPr="0021152D">
        <w:t xml:space="preserve"> </w:t>
      </w:r>
    </w:p>
    <w:p w14:paraId="74D14229" w14:textId="77777777" w:rsidR="0030672A" w:rsidRPr="0021152D" w:rsidRDefault="0030672A" w:rsidP="00796578">
      <w:pPr>
        <w:spacing w:after="0" w:line="480" w:lineRule="auto"/>
      </w:pPr>
    </w:p>
    <w:p w14:paraId="1AE40B78" w14:textId="77777777" w:rsidR="00B02A99" w:rsidRPr="0021152D" w:rsidRDefault="00B02A99" w:rsidP="00F717E0">
      <w:pPr>
        <w:keepNext/>
        <w:keepLines/>
        <w:spacing w:after="0" w:line="480" w:lineRule="auto"/>
        <w:rPr>
          <w:i/>
        </w:rPr>
      </w:pPr>
      <w:r w:rsidRPr="0021152D">
        <w:rPr>
          <w:i/>
        </w:rPr>
        <w:t>Validation of test</w:t>
      </w:r>
    </w:p>
    <w:p w14:paraId="3998B5B7" w14:textId="1EA56D71" w:rsidR="001814B2" w:rsidRPr="0021152D" w:rsidRDefault="0030672A" w:rsidP="00F717E0">
      <w:pPr>
        <w:keepNext/>
        <w:keepLines/>
        <w:spacing w:after="0" w:line="480" w:lineRule="auto"/>
      </w:pPr>
      <w:r w:rsidRPr="0021152D">
        <w:t>The distribution of normalised OD</w:t>
      </w:r>
      <w:r w:rsidR="00447C62" w:rsidRPr="0021152D">
        <w:t>s</w:t>
      </w:r>
      <w:r w:rsidR="00DA3F3C" w:rsidRPr="0021152D">
        <w:t xml:space="preserve"> </w:t>
      </w:r>
      <w:r w:rsidR="00C30F47">
        <w:t xml:space="preserve">(NODs) </w:t>
      </w:r>
      <w:r w:rsidRPr="0021152D">
        <w:t>in the Kerry Town survivors and the communit</w:t>
      </w:r>
      <w:r w:rsidR="00CB4BF5" w:rsidRPr="0021152D">
        <w:t>y controls on the f</w:t>
      </w:r>
      <w:r w:rsidR="00FF0E49" w:rsidRPr="0021152D">
        <w:t xml:space="preserve">irst test is shown in Figure </w:t>
      </w:r>
      <w:r w:rsidR="005A6B20" w:rsidRPr="0021152D">
        <w:t>2</w:t>
      </w:r>
      <w:r w:rsidR="008A05FD" w:rsidRPr="0021152D">
        <w:t>.</w:t>
      </w:r>
      <w:r w:rsidR="009E3EDB" w:rsidRPr="0021152D">
        <w:t xml:space="preserve"> </w:t>
      </w:r>
      <w:r w:rsidR="00DE7743" w:rsidRPr="0021152D">
        <w:t>F</w:t>
      </w:r>
      <w:r w:rsidR="00C2756B" w:rsidRPr="0021152D">
        <w:t>rom the Kerry Town survivors</w:t>
      </w:r>
      <w:r w:rsidR="00CB4BF5" w:rsidRPr="0021152D">
        <w:t>, 113</w:t>
      </w:r>
      <w:r w:rsidR="00DE7743" w:rsidRPr="0021152D">
        <w:t>/116</w:t>
      </w:r>
      <w:r w:rsidR="00CB4BF5" w:rsidRPr="0021152D">
        <w:t xml:space="preserve"> (97.4%)</w:t>
      </w:r>
      <w:r w:rsidR="00C2756B" w:rsidRPr="0021152D">
        <w:t xml:space="preserve"> </w:t>
      </w:r>
      <w:r w:rsidR="00DE7743" w:rsidRPr="0021152D">
        <w:t xml:space="preserve">samples </w:t>
      </w:r>
      <w:r w:rsidR="00C2756B" w:rsidRPr="0021152D">
        <w:t xml:space="preserve">were </w:t>
      </w:r>
      <w:r w:rsidR="00E52C19" w:rsidRPr="0021152D">
        <w:t>reactive</w:t>
      </w:r>
      <w:r w:rsidR="00FF0E49" w:rsidRPr="0021152D">
        <w:t xml:space="preserve"> on the first test</w:t>
      </w:r>
      <w:r w:rsidR="005340D7" w:rsidRPr="0021152D">
        <w:t xml:space="preserve">. </w:t>
      </w:r>
      <w:r w:rsidR="00090335" w:rsidRPr="0021152D">
        <w:t xml:space="preserve">Ninety-seven </w:t>
      </w:r>
      <w:r w:rsidR="000A7895" w:rsidRPr="0021152D">
        <w:t xml:space="preserve">samples were retested: </w:t>
      </w:r>
      <w:r w:rsidR="00FF0E49" w:rsidRPr="0021152D">
        <w:t>the three</w:t>
      </w:r>
      <w:r w:rsidR="00CB4BF5" w:rsidRPr="0021152D">
        <w:t xml:space="preserve"> </w:t>
      </w:r>
      <w:r w:rsidR="00DD2825" w:rsidRPr="0021152D">
        <w:t>unreactive samples</w:t>
      </w:r>
      <w:r w:rsidR="00CB4BF5" w:rsidRPr="0021152D">
        <w:t xml:space="preserve"> </w:t>
      </w:r>
      <w:r w:rsidR="002C15F9" w:rsidRPr="0021152D">
        <w:t xml:space="preserve">remained </w:t>
      </w:r>
      <w:r w:rsidR="00DD2825" w:rsidRPr="0021152D">
        <w:t>unreactive</w:t>
      </w:r>
      <w:r w:rsidR="001814B2" w:rsidRPr="0021152D">
        <w:t>;</w:t>
      </w:r>
      <w:r w:rsidR="002C15F9" w:rsidRPr="0021152D">
        <w:t xml:space="preserve"> </w:t>
      </w:r>
      <w:r w:rsidR="00797183" w:rsidRPr="0021152D">
        <w:t xml:space="preserve">one </w:t>
      </w:r>
      <w:r w:rsidR="00E52C19" w:rsidRPr="0021152D">
        <w:t>reactive</w:t>
      </w:r>
      <w:r w:rsidR="00447C62" w:rsidRPr="0021152D">
        <w:t xml:space="preserve"> </w:t>
      </w:r>
      <w:r w:rsidR="00797183" w:rsidRPr="0021152D">
        <w:t xml:space="preserve">sample </w:t>
      </w:r>
      <w:r w:rsidR="00882DF4" w:rsidRPr="0021152D">
        <w:t>w</w:t>
      </w:r>
      <w:r w:rsidR="00447C62" w:rsidRPr="0021152D">
        <w:t xml:space="preserve">as </w:t>
      </w:r>
      <w:r w:rsidR="00DD2825" w:rsidRPr="0021152D">
        <w:t>unreactive</w:t>
      </w:r>
      <w:r w:rsidR="00447C62" w:rsidRPr="0021152D">
        <w:t xml:space="preserve"> on retesting and on</w:t>
      </w:r>
      <w:r w:rsidR="00FF0E49" w:rsidRPr="0021152D">
        <w:t xml:space="preserve"> a third test</w:t>
      </w:r>
      <w:r w:rsidR="006A5CAD" w:rsidRPr="0021152D">
        <w:t xml:space="preserve"> (</w:t>
      </w:r>
      <w:r w:rsidR="00047632">
        <w:t>N</w:t>
      </w:r>
      <w:r w:rsidR="006A5CAD" w:rsidRPr="0021152D">
        <w:t xml:space="preserve">ODs </w:t>
      </w:r>
      <w:r w:rsidR="00A32CE4" w:rsidRPr="0021152D">
        <w:t>1.59, 0.97, 0.69</w:t>
      </w:r>
      <w:r w:rsidR="006A5CAD" w:rsidRPr="0021152D">
        <w:t>)</w:t>
      </w:r>
      <w:r w:rsidR="00551BB9" w:rsidRPr="0021152D">
        <w:t xml:space="preserve"> so considered negative</w:t>
      </w:r>
      <w:r w:rsidR="001814B2" w:rsidRPr="0021152D">
        <w:t xml:space="preserve">; </w:t>
      </w:r>
      <w:r w:rsidR="00447C62" w:rsidRPr="0021152D">
        <w:t xml:space="preserve">another </w:t>
      </w:r>
      <w:r w:rsidR="00E52C19" w:rsidRPr="0021152D">
        <w:t>reactive</w:t>
      </w:r>
      <w:r w:rsidR="001814B2" w:rsidRPr="0021152D">
        <w:t xml:space="preserve"> sample was </w:t>
      </w:r>
      <w:r w:rsidR="00DD2825" w:rsidRPr="0021152D">
        <w:t>unreactive</w:t>
      </w:r>
      <w:r w:rsidR="001814B2" w:rsidRPr="0021152D">
        <w:t xml:space="preserve"> on retesting and </w:t>
      </w:r>
      <w:r w:rsidR="00DD2825" w:rsidRPr="0021152D">
        <w:t>reactive</w:t>
      </w:r>
      <w:r w:rsidR="001814B2" w:rsidRPr="0021152D">
        <w:t xml:space="preserve"> on the third test</w:t>
      </w:r>
      <w:r w:rsidR="006A5CAD" w:rsidRPr="0021152D">
        <w:t xml:space="preserve"> (</w:t>
      </w:r>
      <w:r w:rsidR="00047632">
        <w:t>N</w:t>
      </w:r>
      <w:r w:rsidR="006A5CAD" w:rsidRPr="0021152D">
        <w:t>ODs</w:t>
      </w:r>
      <w:r w:rsidR="00A32CE4" w:rsidRPr="0021152D">
        <w:t xml:space="preserve"> 2.50, 0.76. 1.01)</w:t>
      </w:r>
      <w:r w:rsidR="00551BB9" w:rsidRPr="0021152D">
        <w:t xml:space="preserve"> so considered positive</w:t>
      </w:r>
      <w:r w:rsidR="002C15F9" w:rsidRPr="0021152D">
        <w:t xml:space="preserve">. </w:t>
      </w:r>
      <w:r w:rsidR="00447C62" w:rsidRPr="0021152D">
        <w:t xml:space="preserve"> </w:t>
      </w:r>
      <w:r w:rsidR="002C15F9" w:rsidRPr="0021152D">
        <w:t>A</w:t>
      </w:r>
      <w:r w:rsidR="00FF3424" w:rsidRPr="0021152D">
        <w:t>ll remaining</w:t>
      </w:r>
      <w:r w:rsidR="00FE44B2" w:rsidRPr="0021152D">
        <w:t xml:space="preserve"> initially</w:t>
      </w:r>
      <w:r w:rsidR="00FF3424" w:rsidRPr="0021152D">
        <w:t xml:space="preserve"> </w:t>
      </w:r>
      <w:r w:rsidR="00E52C19" w:rsidRPr="0021152D">
        <w:t>reactive</w:t>
      </w:r>
      <w:r w:rsidR="00FC402F" w:rsidRPr="0021152D">
        <w:t xml:space="preserve"> sample</w:t>
      </w:r>
      <w:r w:rsidR="00E52C19" w:rsidRPr="0021152D">
        <w:t>s</w:t>
      </w:r>
      <w:r w:rsidR="00FF3424" w:rsidRPr="0021152D">
        <w:t xml:space="preserve"> were</w:t>
      </w:r>
      <w:r w:rsidR="00FE44B2" w:rsidRPr="0021152D">
        <w:t xml:space="preserve"> repeat</w:t>
      </w:r>
      <w:r w:rsidR="00450A42" w:rsidRPr="0021152D">
        <w:t>ed</w:t>
      </w:r>
      <w:r w:rsidR="00FE44B2" w:rsidRPr="0021152D">
        <w:t>ly reactive and considered</w:t>
      </w:r>
      <w:r w:rsidR="00FF3424" w:rsidRPr="0021152D">
        <w:t xml:space="preserve"> </w:t>
      </w:r>
      <w:r w:rsidR="00E52C19" w:rsidRPr="0021152D">
        <w:t>positive</w:t>
      </w:r>
      <w:r w:rsidR="008B7FD8" w:rsidRPr="0021152D">
        <w:t xml:space="preserve"> (Table 1)</w:t>
      </w:r>
      <w:r w:rsidR="00E10C80" w:rsidRPr="0021152D">
        <w:t xml:space="preserve">. </w:t>
      </w:r>
      <w:r w:rsidR="00097AE8" w:rsidRPr="0021152D">
        <w:t xml:space="preserve">Defining positive as </w:t>
      </w:r>
      <w:r w:rsidR="00E10C80" w:rsidRPr="0021152D">
        <w:t>two reactive</w:t>
      </w:r>
      <w:r w:rsidR="00097AE8" w:rsidRPr="0021152D">
        <w:t xml:space="preserve"> tests</w:t>
      </w:r>
      <w:r w:rsidR="00E10C80" w:rsidRPr="0021152D">
        <w:t xml:space="preserve"> gives</w:t>
      </w:r>
      <w:r w:rsidR="00551BB9" w:rsidRPr="0021152D">
        <w:t xml:space="preserve"> a sensitivity of 95.9% (</w:t>
      </w:r>
      <w:r w:rsidR="0093191D" w:rsidRPr="0021152D">
        <w:t xml:space="preserve">93/97; </w:t>
      </w:r>
      <w:r w:rsidR="00551BB9" w:rsidRPr="0021152D">
        <w:t>95% CI 89.8</w:t>
      </w:r>
      <w:r w:rsidR="00CA7767" w:rsidRPr="0021152D">
        <w:t>-</w:t>
      </w:r>
      <w:r w:rsidR="00551BB9" w:rsidRPr="0021152D">
        <w:t>98.9</w:t>
      </w:r>
      <w:r w:rsidR="00CA7767" w:rsidRPr="0021152D">
        <w:t>%</w:t>
      </w:r>
      <w:r w:rsidR="00320FE9">
        <w:t xml:space="preserve">, </w:t>
      </w:r>
      <w:r w:rsidR="00120856">
        <w:t>Table 2</w:t>
      </w:r>
      <w:r w:rsidR="00551BB9" w:rsidRPr="0021152D">
        <w:t xml:space="preserve">). </w:t>
      </w:r>
    </w:p>
    <w:p w14:paraId="327FED05" w14:textId="77777777" w:rsidR="001814B2" w:rsidRPr="0021152D" w:rsidRDefault="001814B2" w:rsidP="00796578">
      <w:pPr>
        <w:spacing w:after="0" w:line="480" w:lineRule="auto"/>
      </w:pPr>
    </w:p>
    <w:p w14:paraId="70B4B3DA" w14:textId="74B79C6C" w:rsidR="00DA7BD6" w:rsidRPr="0021152D" w:rsidRDefault="00A40150" w:rsidP="00796578">
      <w:pPr>
        <w:spacing w:after="0" w:line="480" w:lineRule="auto"/>
      </w:pPr>
      <w:r w:rsidRPr="0021152D">
        <w:t>Among</w:t>
      </w:r>
      <w:r w:rsidR="00C2756B" w:rsidRPr="0021152D">
        <w:t xml:space="preserve"> t</w:t>
      </w:r>
      <w:r w:rsidR="00FF0E49" w:rsidRPr="0021152D">
        <w:t>he community controls, all but one</w:t>
      </w:r>
      <w:r w:rsidR="00C2756B" w:rsidRPr="0021152D">
        <w:t xml:space="preserve"> </w:t>
      </w:r>
      <w:r w:rsidR="009733B3" w:rsidRPr="0021152D">
        <w:t>sample</w:t>
      </w:r>
      <w:r w:rsidR="00C2756B" w:rsidRPr="0021152D">
        <w:t xml:space="preserve"> </w:t>
      </w:r>
      <w:r w:rsidR="00090335" w:rsidRPr="0021152D">
        <w:t>were</w:t>
      </w:r>
      <w:r w:rsidR="00C2756B" w:rsidRPr="0021152D">
        <w:t xml:space="preserve"> </w:t>
      </w:r>
      <w:r w:rsidR="00DD2825" w:rsidRPr="0021152D">
        <w:t>unreactive</w:t>
      </w:r>
      <w:r w:rsidR="00C2756B" w:rsidRPr="0021152D">
        <w:t xml:space="preserve"> on the initial test (</w:t>
      </w:r>
      <w:r w:rsidR="00217107" w:rsidRPr="0021152D">
        <w:t>3</w:t>
      </w:r>
      <w:r w:rsidR="00E4107B" w:rsidRPr="0021152D">
        <w:t>38/339</w:t>
      </w:r>
      <w:r w:rsidR="005E3D07">
        <w:t>, 99.7%</w:t>
      </w:r>
      <w:r w:rsidR="00C2756B" w:rsidRPr="0021152D">
        <w:t xml:space="preserve">). </w:t>
      </w:r>
      <w:r w:rsidR="008B7FD8" w:rsidRPr="0021152D">
        <w:t xml:space="preserve">This sample </w:t>
      </w:r>
      <w:r w:rsidR="00DD2825" w:rsidRPr="0021152D">
        <w:t>was unreactive</w:t>
      </w:r>
      <w:r w:rsidR="00C2756B" w:rsidRPr="0021152D">
        <w:t xml:space="preserve"> </w:t>
      </w:r>
      <w:r w:rsidR="008B7FD8" w:rsidRPr="0021152D">
        <w:t xml:space="preserve">on second and </w:t>
      </w:r>
      <w:r w:rsidR="00E1069C" w:rsidRPr="0021152D">
        <w:t>third test</w:t>
      </w:r>
      <w:r w:rsidR="00047632">
        <w:t>s</w:t>
      </w:r>
      <w:r w:rsidR="00E1069C" w:rsidRPr="0021152D">
        <w:t xml:space="preserve"> (</w:t>
      </w:r>
      <w:r w:rsidR="00047632">
        <w:t>N</w:t>
      </w:r>
      <w:r w:rsidR="00E1069C" w:rsidRPr="0021152D">
        <w:t xml:space="preserve">ODs </w:t>
      </w:r>
      <w:r w:rsidR="00A32CE4" w:rsidRPr="0021152D">
        <w:t>1.41, 0.33, 0.32)</w:t>
      </w:r>
      <w:r w:rsidR="00FE44B2" w:rsidRPr="0021152D">
        <w:t>. There were no</w:t>
      </w:r>
      <w:r w:rsidR="00C2756B" w:rsidRPr="0021152D">
        <w:t xml:space="preserve"> </w:t>
      </w:r>
      <w:r w:rsidR="00881885" w:rsidRPr="0021152D">
        <w:t xml:space="preserve">further reactive </w:t>
      </w:r>
      <w:r w:rsidR="008B7FD8" w:rsidRPr="0021152D">
        <w:t xml:space="preserve">results </w:t>
      </w:r>
      <w:r w:rsidR="006A5CAD" w:rsidRPr="0021152D">
        <w:t>among</w:t>
      </w:r>
      <w:r w:rsidR="00FE44B2" w:rsidRPr="0021152D">
        <w:t xml:space="preserve"> </w:t>
      </w:r>
      <w:r w:rsidR="00D2156A" w:rsidRPr="0021152D">
        <w:t>25</w:t>
      </w:r>
      <w:r w:rsidR="00FE44B2" w:rsidRPr="0021152D">
        <w:t xml:space="preserve"> </w:t>
      </w:r>
      <w:r w:rsidR="008B7FD8" w:rsidRPr="0021152D">
        <w:t xml:space="preserve">samples </w:t>
      </w:r>
      <w:r w:rsidR="006A5CAD" w:rsidRPr="0021152D">
        <w:t>that wer</w:t>
      </w:r>
      <w:r w:rsidR="00D2156A" w:rsidRPr="0021152D">
        <w:t>e</w:t>
      </w:r>
      <w:r w:rsidR="006A5CAD" w:rsidRPr="0021152D">
        <w:t xml:space="preserve"> retested</w:t>
      </w:r>
      <w:r w:rsidR="00FE44B2" w:rsidRPr="0021152D">
        <w:t xml:space="preserve">. </w:t>
      </w:r>
      <w:r w:rsidR="00E10C80" w:rsidRPr="0021152D">
        <w:t xml:space="preserve"> </w:t>
      </w:r>
      <w:r w:rsidR="00881885" w:rsidRPr="0021152D">
        <w:t>Since n</w:t>
      </w:r>
      <w:r w:rsidR="00FE44B2" w:rsidRPr="0021152D">
        <w:t xml:space="preserve">o control sample was considered positive, </w:t>
      </w:r>
      <w:r w:rsidR="00E97C60" w:rsidRPr="0021152D">
        <w:t xml:space="preserve">specificity </w:t>
      </w:r>
      <w:r w:rsidR="00881885" w:rsidRPr="0021152D">
        <w:t>was</w:t>
      </w:r>
      <w:r w:rsidR="00E97C60" w:rsidRPr="0021152D">
        <w:t xml:space="preserve"> 100</w:t>
      </w:r>
      <w:r w:rsidR="00790985" w:rsidRPr="0021152D">
        <w:t xml:space="preserve">% </w:t>
      </w:r>
      <w:r w:rsidR="00C17175" w:rsidRPr="0021152D">
        <w:t>(95%</w:t>
      </w:r>
      <w:r w:rsidR="00985C19" w:rsidRPr="0021152D">
        <w:t xml:space="preserve"> </w:t>
      </w:r>
      <w:r w:rsidR="00C17175" w:rsidRPr="0021152D">
        <w:t>CI</w:t>
      </w:r>
      <w:r w:rsidR="00790985" w:rsidRPr="0021152D">
        <w:t xml:space="preserve"> 98.9-100</w:t>
      </w:r>
      <w:r w:rsidR="00CA7767" w:rsidRPr="0021152D">
        <w:t>%</w:t>
      </w:r>
      <w:r w:rsidR="00790985" w:rsidRPr="0021152D">
        <w:t>)</w:t>
      </w:r>
      <w:r w:rsidR="00894999" w:rsidRPr="0021152D">
        <w:t>.</w:t>
      </w:r>
      <w:r w:rsidR="00300294" w:rsidRPr="0021152D">
        <w:t xml:space="preserve"> </w:t>
      </w:r>
    </w:p>
    <w:p w14:paraId="5F64A6A2" w14:textId="77777777" w:rsidR="00DA7BD6" w:rsidRPr="0021152D" w:rsidRDefault="00DA7BD6" w:rsidP="00796578">
      <w:pPr>
        <w:spacing w:after="0" w:line="480" w:lineRule="auto"/>
      </w:pPr>
    </w:p>
    <w:p w14:paraId="3359792F" w14:textId="0DCD67AF" w:rsidR="009E3EDB" w:rsidRPr="00554926" w:rsidRDefault="009746FE" w:rsidP="00796578">
      <w:pPr>
        <w:spacing w:after="0" w:line="480" w:lineRule="auto"/>
      </w:pPr>
      <w:r w:rsidRPr="0021152D">
        <w:rPr>
          <w:rFonts w:cstheme="minorHAnsi"/>
        </w:rPr>
        <w:t xml:space="preserve">Among those with duplicate tests </w:t>
      </w:r>
      <w:r w:rsidR="006F056D">
        <w:rPr>
          <w:rFonts w:cstheme="minorHAnsi"/>
        </w:rPr>
        <w:t>N</w:t>
      </w:r>
      <w:r w:rsidRPr="0021152D">
        <w:rPr>
          <w:rFonts w:cstheme="minorHAnsi"/>
        </w:rPr>
        <w:t>ODs were in good agreement</w:t>
      </w:r>
      <w:r w:rsidR="00E10C80" w:rsidRPr="0021152D">
        <w:rPr>
          <w:rFonts w:cstheme="minorHAnsi"/>
        </w:rPr>
        <w:t xml:space="preserve"> </w:t>
      </w:r>
      <w:r w:rsidR="00E10C80" w:rsidRPr="0021152D">
        <w:t>in</w:t>
      </w:r>
      <w:r w:rsidR="00D2156A" w:rsidRPr="0021152D">
        <w:t xml:space="preserve"> the different participant groups</w:t>
      </w:r>
      <w:r w:rsidR="00E10C80" w:rsidRPr="0021152D">
        <w:t xml:space="preserve"> (Appendix</w:t>
      </w:r>
      <w:r w:rsidR="005D6200">
        <w:t>, pages 2-4</w:t>
      </w:r>
      <w:r w:rsidR="00E10C80" w:rsidRPr="0021152D">
        <w:t>)</w:t>
      </w:r>
      <w:r w:rsidR="001814B2" w:rsidRPr="0021152D">
        <w:t>.</w:t>
      </w:r>
      <w:r w:rsidR="00DA7BD6" w:rsidRPr="0021152D">
        <w:t xml:space="preserve"> </w:t>
      </w:r>
      <w:r w:rsidR="00554926">
        <w:t xml:space="preserve">Overall, comparing the </w:t>
      </w:r>
      <w:r w:rsidR="005D6200">
        <w:t>N</w:t>
      </w:r>
      <w:r w:rsidR="00554926">
        <w:t>ODs of the first and second test using linear regression, r</w:t>
      </w:r>
      <w:r w:rsidR="00554926">
        <w:rPr>
          <w:vertAlign w:val="superscript"/>
        </w:rPr>
        <w:t xml:space="preserve">2 </w:t>
      </w:r>
      <w:r w:rsidR="00554926">
        <w:t>=</w:t>
      </w:r>
      <w:r w:rsidR="00BD1CD6">
        <w:t>0.8</w:t>
      </w:r>
      <w:r w:rsidR="00554926">
        <w:t xml:space="preserve">8. </w:t>
      </w:r>
    </w:p>
    <w:p w14:paraId="0A8ABBDF" w14:textId="77777777" w:rsidR="009E3EDB" w:rsidRPr="0021152D" w:rsidRDefault="009E3EDB" w:rsidP="00796578">
      <w:pPr>
        <w:spacing w:after="0" w:line="480" w:lineRule="auto"/>
      </w:pPr>
    </w:p>
    <w:p w14:paraId="07560B8B" w14:textId="7201B916" w:rsidR="006A5CAD" w:rsidRPr="0021152D" w:rsidRDefault="00B334F4" w:rsidP="00F717E0">
      <w:pPr>
        <w:spacing w:after="0" w:line="480" w:lineRule="auto"/>
        <w:rPr>
          <w:i/>
        </w:rPr>
      </w:pPr>
      <w:proofErr w:type="spellStart"/>
      <w:r w:rsidRPr="0021152D">
        <w:rPr>
          <w:i/>
        </w:rPr>
        <w:t>Seropositivity</w:t>
      </w:r>
      <w:proofErr w:type="spellEnd"/>
      <w:r w:rsidRPr="0021152D">
        <w:rPr>
          <w:i/>
        </w:rPr>
        <w:t xml:space="preserve"> </w:t>
      </w:r>
      <w:proofErr w:type="gramStart"/>
      <w:r w:rsidR="005D6200">
        <w:rPr>
          <w:i/>
        </w:rPr>
        <w:t xml:space="preserve">of </w:t>
      </w:r>
      <w:r w:rsidR="006A5CAD" w:rsidRPr="0021152D">
        <w:rPr>
          <w:i/>
        </w:rPr>
        <w:t xml:space="preserve"> households</w:t>
      </w:r>
      <w:proofErr w:type="gramEnd"/>
      <w:r w:rsidR="005D6200">
        <w:rPr>
          <w:i/>
        </w:rPr>
        <w:t xml:space="preserve"> members</w:t>
      </w:r>
    </w:p>
    <w:p w14:paraId="0B058973" w14:textId="79A2D223" w:rsidR="001E7C98" w:rsidRPr="0021152D" w:rsidRDefault="00025AFC" w:rsidP="00F717E0">
      <w:pPr>
        <w:spacing w:after="0" w:line="480" w:lineRule="auto"/>
        <w:rPr>
          <w:rFonts w:cstheme="minorHAnsi"/>
        </w:rPr>
      </w:pPr>
      <w:r w:rsidRPr="0021152D">
        <w:rPr>
          <w:rFonts w:cstheme="minorHAnsi"/>
        </w:rPr>
        <w:t xml:space="preserve">Among the survivors from other treatment centres (for whom we did not have documented evidence of positive </w:t>
      </w:r>
      <w:r w:rsidR="000E5809" w:rsidRPr="0021152D">
        <w:rPr>
          <w:rFonts w:cstheme="minorHAnsi"/>
        </w:rPr>
        <w:t>E</w:t>
      </w:r>
      <w:r w:rsidR="002D7894">
        <w:rPr>
          <w:rFonts w:cstheme="minorHAnsi"/>
        </w:rPr>
        <w:t>BOV</w:t>
      </w:r>
      <w:r w:rsidR="000E5809" w:rsidRPr="0021152D">
        <w:rPr>
          <w:rFonts w:cstheme="minorHAnsi"/>
        </w:rPr>
        <w:t xml:space="preserve"> </w:t>
      </w:r>
      <w:r w:rsidRPr="0021152D">
        <w:rPr>
          <w:rFonts w:cstheme="minorHAnsi"/>
        </w:rPr>
        <w:t>PCRs) 86.1%</w:t>
      </w:r>
      <w:r w:rsidR="009811CE" w:rsidRPr="0021152D">
        <w:rPr>
          <w:rFonts w:cstheme="minorHAnsi"/>
        </w:rPr>
        <w:t xml:space="preserve"> (31/36)</w:t>
      </w:r>
      <w:r w:rsidRPr="0021152D">
        <w:rPr>
          <w:rFonts w:cstheme="minorHAnsi"/>
        </w:rPr>
        <w:t xml:space="preserve"> were positive for Ebola IgG. </w:t>
      </w:r>
      <w:r w:rsidR="00CA7767" w:rsidRPr="0021152D">
        <w:rPr>
          <w:rFonts w:cstheme="minorHAnsi"/>
        </w:rPr>
        <w:t xml:space="preserve">Forty of </w:t>
      </w:r>
      <w:r w:rsidR="00714157" w:rsidRPr="0021152D">
        <w:rPr>
          <w:rFonts w:cstheme="minorHAnsi"/>
        </w:rPr>
        <w:t>481</w:t>
      </w:r>
      <w:r w:rsidR="00CA7767" w:rsidRPr="0021152D">
        <w:rPr>
          <w:rFonts w:cstheme="minorHAnsi"/>
        </w:rPr>
        <w:t xml:space="preserve"> samples from </w:t>
      </w:r>
      <w:r w:rsidR="00552789" w:rsidRPr="0021152D">
        <w:rPr>
          <w:rFonts w:cstheme="minorHAnsi"/>
        </w:rPr>
        <w:t xml:space="preserve">household </w:t>
      </w:r>
      <w:r w:rsidR="00301302" w:rsidRPr="0021152D">
        <w:rPr>
          <w:rFonts w:cstheme="minorHAnsi"/>
        </w:rPr>
        <w:t>contacts</w:t>
      </w:r>
      <w:r w:rsidR="00552789" w:rsidRPr="0021152D">
        <w:rPr>
          <w:rFonts w:cstheme="minorHAnsi"/>
        </w:rPr>
        <w:t xml:space="preserve"> </w:t>
      </w:r>
      <w:r w:rsidR="00AB502B" w:rsidRPr="0021152D">
        <w:rPr>
          <w:rFonts w:cstheme="minorHAnsi"/>
        </w:rPr>
        <w:t>without diagnosed EVD</w:t>
      </w:r>
      <w:r w:rsidR="00CA7767" w:rsidRPr="0021152D">
        <w:rPr>
          <w:rFonts w:cstheme="minorHAnsi"/>
        </w:rPr>
        <w:t xml:space="preserve"> </w:t>
      </w:r>
      <w:r w:rsidR="004000AE" w:rsidRPr="0021152D">
        <w:rPr>
          <w:rFonts w:cstheme="minorHAnsi"/>
        </w:rPr>
        <w:t xml:space="preserve">were </w:t>
      </w:r>
      <w:r w:rsidR="000E5809" w:rsidRPr="0021152D">
        <w:rPr>
          <w:rFonts w:cstheme="minorHAnsi"/>
        </w:rPr>
        <w:t>reactive</w:t>
      </w:r>
      <w:r w:rsidR="004000AE" w:rsidRPr="0021152D">
        <w:rPr>
          <w:rFonts w:cstheme="minorHAnsi"/>
        </w:rPr>
        <w:t xml:space="preserve"> on the first test</w:t>
      </w:r>
      <w:r w:rsidR="00CA7767" w:rsidRPr="0021152D">
        <w:rPr>
          <w:rFonts w:cstheme="minorHAnsi"/>
        </w:rPr>
        <w:t xml:space="preserve">. After subsequent tests, </w:t>
      </w:r>
      <w:r w:rsidR="004000AE" w:rsidRPr="0021152D">
        <w:rPr>
          <w:rFonts w:cstheme="minorHAnsi"/>
        </w:rPr>
        <w:t>21 were con</w:t>
      </w:r>
      <w:r w:rsidR="00CA7767" w:rsidRPr="0021152D">
        <w:rPr>
          <w:rFonts w:cstheme="minorHAnsi"/>
        </w:rPr>
        <w:t xml:space="preserve">sidered </w:t>
      </w:r>
      <w:r w:rsidR="004000AE" w:rsidRPr="0021152D">
        <w:rPr>
          <w:rFonts w:cstheme="minorHAnsi"/>
        </w:rPr>
        <w:t>positive, 18 negative and 1 indeterminate</w:t>
      </w:r>
      <w:r w:rsidR="005D6200">
        <w:rPr>
          <w:rFonts w:cstheme="minorHAnsi"/>
        </w:rPr>
        <w:t xml:space="preserve"> </w:t>
      </w:r>
      <w:proofErr w:type="gramStart"/>
      <w:r w:rsidR="005D6200">
        <w:rPr>
          <w:rFonts w:cstheme="minorHAnsi"/>
        </w:rPr>
        <w:t>(</w:t>
      </w:r>
      <w:r w:rsidR="00327E22" w:rsidRPr="0021152D">
        <w:rPr>
          <w:rFonts w:cstheme="minorHAnsi"/>
        </w:rPr>
        <w:t xml:space="preserve"> Table</w:t>
      </w:r>
      <w:proofErr w:type="gramEnd"/>
      <w:r w:rsidR="00327E22" w:rsidRPr="0021152D">
        <w:rPr>
          <w:rFonts w:cstheme="minorHAnsi"/>
        </w:rPr>
        <w:t xml:space="preserve"> 1</w:t>
      </w:r>
      <w:r w:rsidR="005D6200">
        <w:rPr>
          <w:rFonts w:cstheme="minorHAnsi"/>
        </w:rPr>
        <w:t xml:space="preserve">, </w:t>
      </w:r>
      <w:r w:rsidR="00542B9E" w:rsidRPr="0021152D">
        <w:rPr>
          <w:rFonts w:cstheme="minorHAnsi"/>
        </w:rPr>
        <w:t xml:space="preserve"> </w:t>
      </w:r>
      <w:r w:rsidR="008445E8">
        <w:rPr>
          <w:rFonts w:cstheme="minorHAnsi"/>
        </w:rPr>
        <w:t xml:space="preserve">and </w:t>
      </w:r>
      <w:r w:rsidR="00542B9E" w:rsidRPr="0021152D">
        <w:rPr>
          <w:rFonts w:cstheme="minorHAnsi"/>
        </w:rPr>
        <w:t>Appendix</w:t>
      </w:r>
      <w:r w:rsidR="005D6200">
        <w:rPr>
          <w:rFonts w:cstheme="minorHAnsi"/>
        </w:rPr>
        <w:t>, page 5)</w:t>
      </w:r>
      <w:r w:rsidR="00327E22" w:rsidRPr="0021152D">
        <w:rPr>
          <w:rFonts w:cstheme="minorHAnsi"/>
        </w:rPr>
        <w:t>.</w:t>
      </w:r>
      <w:r w:rsidR="004000AE" w:rsidRPr="0021152D">
        <w:rPr>
          <w:rFonts w:cstheme="minorHAnsi"/>
        </w:rPr>
        <w:t xml:space="preserve">  </w:t>
      </w:r>
      <w:r w:rsidR="00CA7767" w:rsidRPr="0021152D">
        <w:rPr>
          <w:rFonts w:cstheme="minorHAnsi"/>
        </w:rPr>
        <w:t xml:space="preserve">Among </w:t>
      </w:r>
      <w:r w:rsidR="00946309">
        <w:rPr>
          <w:rFonts w:cstheme="minorHAnsi"/>
        </w:rPr>
        <w:t xml:space="preserve">389 </w:t>
      </w:r>
      <w:r w:rsidR="00A42330" w:rsidRPr="0021152D">
        <w:rPr>
          <w:rFonts w:cstheme="minorHAnsi"/>
        </w:rPr>
        <w:t>asymptomatic</w:t>
      </w:r>
      <w:r w:rsidR="00CA7767" w:rsidRPr="0021152D">
        <w:rPr>
          <w:rFonts w:cstheme="minorHAnsi"/>
        </w:rPr>
        <w:t xml:space="preserve"> contacts</w:t>
      </w:r>
      <w:r w:rsidR="00542684" w:rsidRPr="0021152D">
        <w:rPr>
          <w:rFonts w:cstheme="minorHAnsi"/>
        </w:rPr>
        <w:t xml:space="preserve">, </w:t>
      </w:r>
      <w:r w:rsidR="001E7C98" w:rsidRPr="0021152D">
        <w:rPr>
          <w:rFonts w:cstheme="minorHAnsi"/>
        </w:rPr>
        <w:t>2.6%</w:t>
      </w:r>
      <w:r w:rsidR="00542684" w:rsidRPr="0021152D">
        <w:rPr>
          <w:rFonts w:cstheme="minorHAnsi"/>
        </w:rPr>
        <w:t xml:space="preserve"> </w:t>
      </w:r>
      <w:r w:rsidR="00894999" w:rsidRPr="0021152D">
        <w:rPr>
          <w:rFonts w:cstheme="minorHAnsi"/>
        </w:rPr>
        <w:t>were sero</w:t>
      </w:r>
      <w:r w:rsidR="00690C7C" w:rsidRPr="0021152D">
        <w:rPr>
          <w:rFonts w:cstheme="minorHAnsi"/>
        </w:rPr>
        <w:t>positive</w:t>
      </w:r>
      <w:r w:rsidR="00D31F32">
        <w:rPr>
          <w:rFonts w:cstheme="minorHAnsi"/>
        </w:rPr>
        <w:t>,</w:t>
      </w:r>
      <w:r w:rsidR="00690C7C" w:rsidRPr="0021152D">
        <w:rPr>
          <w:rFonts w:cstheme="minorHAnsi"/>
        </w:rPr>
        <w:t xml:space="preserve"> </w:t>
      </w:r>
      <w:r w:rsidR="00B02A99" w:rsidRPr="0021152D">
        <w:rPr>
          <w:rFonts w:cstheme="minorHAnsi"/>
        </w:rPr>
        <w:t xml:space="preserve">compared to </w:t>
      </w:r>
      <w:r w:rsidR="00AB502B" w:rsidRPr="0021152D">
        <w:rPr>
          <w:rFonts w:cstheme="minorHAnsi"/>
        </w:rPr>
        <w:t>12.0</w:t>
      </w:r>
      <w:r w:rsidR="00B02A99" w:rsidRPr="0021152D">
        <w:rPr>
          <w:rFonts w:cstheme="minorHAnsi"/>
        </w:rPr>
        <w:t xml:space="preserve">% </w:t>
      </w:r>
      <w:r w:rsidR="005D6200">
        <w:rPr>
          <w:rFonts w:cstheme="minorHAnsi"/>
        </w:rPr>
        <w:t>of</w:t>
      </w:r>
      <w:r w:rsidR="00B02A99" w:rsidRPr="0021152D">
        <w:rPr>
          <w:rFonts w:cstheme="minorHAnsi"/>
        </w:rPr>
        <w:t xml:space="preserve"> </w:t>
      </w:r>
      <w:r w:rsidR="00574722">
        <w:rPr>
          <w:rFonts w:cstheme="minorHAnsi"/>
        </w:rPr>
        <w:t xml:space="preserve">92 </w:t>
      </w:r>
      <w:r w:rsidR="00CA7767" w:rsidRPr="0021152D">
        <w:rPr>
          <w:rFonts w:cstheme="minorHAnsi"/>
        </w:rPr>
        <w:t>symptomatic contacts</w:t>
      </w:r>
      <w:r w:rsidR="00AB502B" w:rsidRPr="0021152D">
        <w:rPr>
          <w:rFonts w:cstheme="minorHAnsi"/>
        </w:rPr>
        <w:t xml:space="preserve"> (p=</w:t>
      </w:r>
      <w:r w:rsidR="0026012A" w:rsidRPr="0021152D">
        <w:rPr>
          <w:rFonts w:cstheme="minorHAnsi"/>
        </w:rPr>
        <w:t>0.004)</w:t>
      </w:r>
      <w:r w:rsidR="00EC3888" w:rsidRPr="0021152D">
        <w:rPr>
          <w:rFonts w:cstheme="minorHAnsi"/>
        </w:rPr>
        <w:t xml:space="preserve">. </w:t>
      </w:r>
      <w:r w:rsidRPr="0021152D">
        <w:rPr>
          <w:rFonts w:cstheme="minorHAnsi"/>
        </w:rPr>
        <w:t xml:space="preserve">The asymptomatic infections were </w:t>
      </w:r>
      <w:r w:rsidR="00B159D5" w:rsidRPr="0021152D">
        <w:rPr>
          <w:rFonts w:cstheme="minorHAnsi"/>
        </w:rPr>
        <w:t>from</w:t>
      </w:r>
      <w:r w:rsidRPr="0021152D">
        <w:rPr>
          <w:rFonts w:cstheme="minorHAnsi"/>
        </w:rPr>
        <w:t xml:space="preserve"> different households, whereas two </w:t>
      </w:r>
      <w:r w:rsidR="00DC12D3" w:rsidRPr="0021152D">
        <w:rPr>
          <w:rFonts w:cstheme="minorHAnsi"/>
        </w:rPr>
        <w:t xml:space="preserve">people with </w:t>
      </w:r>
      <w:r w:rsidR="00201B49" w:rsidRPr="0021152D">
        <w:rPr>
          <w:rFonts w:cstheme="minorHAnsi"/>
        </w:rPr>
        <w:t xml:space="preserve">symptomatic </w:t>
      </w:r>
      <w:r w:rsidRPr="0021152D">
        <w:rPr>
          <w:rFonts w:cstheme="minorHAnsi"/>
        </w:rPr>
        <w:t>undiagnosed infections</w:t>
      </w:r>
      <w:r w:rsidR="00201B49" w:rsidRPr="0021152D">
        <w:rPr>
          <w:rFonts w:cstheme="minorHAnsi"/>
        </w:rPr>
        <w:t xml:space="preserve"> were from the same household</w:t>
      </w:r>
      <w:r w:rsidR="00F327C6" w:rsidRPr="0021152D">
        <w:rPr>
          <w:rFonts w:cstheme="minorHAnsi"/>
        </w:rPr>
        <w:t xml:space="preserve">. </w:t>
      </w:r>
    </w:p>
    <w:p w14:paraId="6E76ABDC" w14:textId="77777777" w:rsidR="00A10726" w:rsidRPr="0021152D" w:rsidRDefault="00A10726" w:rsidP="00796578">
      <w:pPr>
        <w:spacing w:after="0" w:line="480" w:lineRule="auto"/>
      </w:pPr>
    </w:p>
    <w:p w14:paraId="59AC01C5" w14:textId="01E3A165" w:rsidR="007655E2" w:rsidRPr="0021152D" w:rsidRDefault="00A43112" w:rsidP="00796578">
      <w:pPr>
        <w:spacing w:after="0" w:line="480" w:lineRule="auto"/>
      </w:pPr>
      <w:r>
        <w:t>A</w:t>
      </w:r>
      <w:r w:rsidR="007655E2" w:rsidRPr="0021152D">
        <w:t>symptomatic</w:t>
      </w:r>
      <w:r w:rsidR="00C206C1" w:rsidRPr="0021152D">
        <w:t xml:space="preserve"> </w:t>
      </w:r>
      <w:r w:rsidR="00566DF4" w:rsidRPr="0021152D">
        <w:t>infection</w:t>
      </w:r>
      <w:r w:rsidR="00AF4A4A" w:rsidRPr="0021152D">
        <w:t xml:space="preserve"> was </w:t>
      </w:r>
      <w:r w:rsidR="00CD3EBA" w:rsidRPr="0021152D">
        <w:t xml:space="preserve">only seen in those </w:t>
      </w:r>
      <w:r w:rsidR="009811CE" w:rsidRPr="0021152D">
        <w:t>&gt;</w:t>
      </w:r>
      <w:r w:rsidR="00435215" w:rsidRPr="0021152D">
        <w:t xml:space="preserve">12 </w:t>
      </w:r>
      <w:r w:rsidR="00CD3EBA" w:rsidRPr="0021152D">
        <w:t xml:space="preserve">years. </w:t>
      </w:r>
      <w:r w:rsidR="00AF4A4A" w:rsidRPr="0021152D">
        <w:t>By cont</w:t>
      </w:r>
      <w:r w:rsidR="008A5058" w:rsidRPr="0021152D">
        <w:t>r</w:t>
      </w:r>
      <w:r w:rsidR="00AF4A4A" w:rsidRPr="0021152D">
        <w:t xml:space="preserve">ast </w:t>
      </w:r>
      <w:r w:rsidR="007D00C0" w:rsidRPr="0021152D">
        <w:t>among</w:t>
      </w:r>
      <w:r w:rsidR="007655E2" w:rsidRPr="0021152D">
        <w:t xml:space="preserve"> symptomatic contacts,</w:t>
      </w:r>
      <w:r w:rsidR="00566DF4" w:rsidRPr="0021152D">
        <w:t xml:space="preserve"> </w:t>
      </w:r>
      <w:proofErr w:type="spellStart"/>
      <w:r w:rsidR="00894999" w:rsidRPr="0021152D">
        <w:t>sero</w:t>
      </w:r>
      <w:r w:rsidR="00566DF4" w:rsidRPr="0021152D">
        <w:t>positivity</w:t>
      </w:r>
      <w:proofErr w:type="spellEnd"/>
      <w:r w:rsidR="007655E2" w:rsidRPr="0021152D">
        <w:t xml:space="preserve"> was highest in children </w:t>
      </w:r>
      <w:r w:rsidR="009811CE" w:rsidRPr="0021152D">
        <w:t>&lt;</w:t>
      </w:r>
      <w:r w:rsidR="007655E2" w:rsidRPr="0021152D">
        <w:t>5</w:t>
      </w:r>
      <w:r w:rsidR="00930B5F" w:rsidRPr="0021152D">
        <w:t xml:space="preserve"> (26.7%)</w:t>
      </w:r>
      <w:r w:rsidR="007655E2" w:rsidRPr="0021152D">
        <w:t xml:space="preserve"> and </w:t>
      </w:r>
      <w:r w:rsidR="00687B9F" w:rsidRPr="0021152D">
        <w:t xml:space="preserve">in </w:t>
      </w:r>
      <w:r w:rsidR="007655E2" w:rsidRPr="0021152D">
        <w:t>adults</w:t>
      </w:r>
      <w:r w:rsidR="00687B9F" w:rsidRPr="0021152D">
        <w:t xml:space="preserve"> </w:t>
      </w:r>
      <w:r w:rsidR="00E10C80" w:rsidRPr="0021152D">
        <w:rPr>
          <w:rFonts w:cstheme="minorHAnsi"/>
        </w:rPr>
        <w:t>≥</w:t>
      </w:r>
      <w:r w:rsidR="00AF4A4A" w:rsidRPr="0021152D">
        <w:t>30</w:t>
      </w:r>
      <w:r w:rsidR="00687B9F" w:rsidRPr="0021152D">
        <w:t xml:space="preserve"> </w:t>
      </w:r>
      <w:r w:rsidR="00B159D5" w:rsidRPr="0021152D">
        <w:t>(</w:t>
      </w:r>
      <w:r w:rsidR="00AF4A4A" w:rsidRPr="0021152D">
        <w:t>32.6%</w:t>
      </w:r>
      <w:r w:rsidR="00687B9F" w:rsidRPr="0021152D">
        <w:t>)</w:t>
      </w:r>
      <w:r w:rsidR="00080FB7" w:rsidRPr="0021152D">
        <w:t xml:space="preserve"> </w:t>
      </w:r>
      <w:r w:rsidR="00566DF4" w:rsidRPr="0021152D">
        <w:t>but</w:t>
      </w:r>
      <w:r w:rsidR="00881885" w:rsidRPr="0021152D">
        <w:t xml:space="preserve"> undetected </w:t>
      </w:r>
      <w:r w:rsidR="00080FB7" w:rsidRPr="0021152D">
        <w:t>in teens and young adults</w:t>
      </w:r>
      <w:r w:rsidR="00CF1313" w:rsidRPr="0021152D">
        <w:t xml:space="preserve"> (Table 2)</w:t>
      </w:r>
      <w:r w:rsidR="00080FB7" w:rsidRPr="0021152D">
        <w:t xml:space="preserve">. </w:t>
      </w:r>
    </w:p>
    <w:p w14:paraId="36CCBD4E" w14:textId="77777777" w:rsidR="00B308A9" w:rsidRPr="0021152D" w:rsidRDefault="00B308A9" w:rsidP="00796578">
      <w:pPr>
        <w:spacing w:after="0" w:line="480" w:lineRule="auto"/>
      </w:pPr>
    </w:p>
    <w:p w14:paraId="48923938" w14:textId="228C9CEF" w:rsidR="0014076C" w:rsidRPr="0021152D" w:rsidRDefault="00CF1313" w:rsidP="00796578">
      <w:pPr>
        <w:spacing w:after="0" w:line="480" w:lineRule="auto"/>
      </w:pPr>
      <w:r w:rsidRPr="0021152D">
        <w:t>Level of e</w:t>
      </w:r>
      <w:r w:rsidR="00D63A0D" w:rsidRPr="0021152D">
        <w:t>xposure</w:t>
      </w:r>
      <w:r w:rsidR="00CD3EBA" w:rsidRPr="0021152D">
        <w:t xml:space="preserve"> </w:t>
      </w:r>
      <w:r w:rsidRPr="0021152D">
        <w:t>to Ebola</w:t>
      </w:r>
      <w:r w:rsidR="00CD3EBA" w:rsidRPr="0021152D">
        <w:t xml:space="preserve"> correlated with </w:t>
      </w:r>
      <w:proofErr w:type="spellStart"/>
      <w:r w:rsidR="00A43112">
        <w:t>sero</w:t>
      </w:r>
      <w:r w:rsidR="00B308A9" w:rsidRPr="0021152D">
        <w:t>positivity</w:t>
      </w:r>
      <w:proofErr w:type="spellEnd"/>
      <w:r w:rsidR="00B308A9" w:rsidRPr="0021152D">
        <w:t xml:space="preserve"> </w:t>
      </w:r>
      <w:r w:rsidR="00CD3EBA" w:rsidRPr="0021152D">
        <w:t>among</w:t>
      </w:r>
      <w:r w:rsidR="00D63A0D" w:rsidRPr="0021152D">
        <w:t xml:space="preserve"> asymptomatic </w:t>
      </w:r>
      <w:r w:rsidR="00A43112">
        <w:t xml:space="preserve">and symptomatic </w:t>
      </w:r>
      <w:r w:rsidR="00D63A0D" w:rsidRPr="0021152D">
        <w:t xml:space="preserve">contacts </w:t>
      </w:r>
      <w:r w:rsidR="00FD3CAA" w:rsidRPr="0021152D">
        <w:t>(</w:t>
      </w:r>
      <w:r w:rsidR="00E10C80" w:rsidRPr="0021152D">
        <w:t>Table 2</w:t>
      </w:r>
      <w:r w:rsidR="00FD3CAA" w:rsidRPr="0021152D">
        <w:t>)</w:t>
      </w:r>
      <w:r w:rsidR="00D63A0D" w:rsidRPr="0021152D">
        <w:t xml:space="preserve">.  </w:t>
      </w:r>
      <w:r w:rsidR="00CD3EBA" w:rsidRPr="0021152D">
        <w:t xml:space="preserve">Of the 12 individuals with direct contact with an EVD corpse who </w:t>
      </w:r>
      <w:r w:rsidR="00B159D5" w:rsidRPr="0021152D">
        <w:t>were</w:t>
      </w:r>
      <w:r w:rsidR="00CD3EBA" w:rsidRPr="0021152D">
        <w:t xml:space="preserve"> not diagnosed with EVD themselves, </w:t>
      </w:r>
      <w:r w:rsidR="00A939D9" w:rsidRPr="0021152D">
        <w:t xml:space="preserve">four </w:t>
      </w:r>
      <w:r w:rsidR="00D70D2C" w:rsidRPr="0021152D">
        <w:t xml:space="preserve">(33%) </w:t>
      </w:r>
      <w:r w:rsidR="00A939D9" w:rsidRPr="0021152D">
        <w:t xml:space="preserve">were infected, </w:t>
      </w:r>
      <w:r w:rsidR="00A43112">
        <w:t>two asymptomatically</w:t>
      </w:r>
      <w:r w:rsidR="00471038" w:rsidRPr="0021152D">
        <w:t>. A</w:t>
      </w:r>
      <w:r w:rsidR="00333A3B" w:rsidRPr="0021152D">
        <w:t xml:space="preserve">mong the 229 </w:t>
      </w:r>
      <w:r w:rsidR="009631CB" w:rsidRPr="0021152D">
        <w:t>without known EVD</w:t>
      </w:r>
      <w:r w:rsidR="009A2074" w:rsidRPr="0021152D">
        <w:t xml:space="preserve"> </w:t>
      </w:r>
      <w:r w:rsidR="004B0B33" w:rsidRPr="0021152D">
        <w:t xml:space="preserve">with the </w:t>
      </w:r>
      <w:r w:rsidR="00333A3B" w:rsidRPr="0021152D">
        <w:t xml:space="preserve">three </w:t>
      </w:r>
      <w:r w:rsidR="004B0B33" w:rsidRPr="0021152D">
        <w:t xml:space="preserve">highest </w:t>
      </w:r>
      <w:r w:rsidR="00A43112">
        <w:t xml:space="preserve">exposure </w:t>
      </w:r>
      <w:r w:rsidR="00333A3B" w:rsidRPr="0021152D">
        <w:t xml:space="preserve">levels </w:t>
      </w:r>
      <w:r w:rsidR="000175BF" w:rsidRPr="0021152D">
        <w:t>(</w:t>
      </w:r>
      <w:r w:rsidR="004B0B33" w:rsidRPr="0021152D">
        <w:t xml:space="preserve">contact with corpse, body fluids or wet cases), </w:t>
      </w:r>
      <w:r w:rsidR="00333A3B" w:rsidRPr="0021152D">
        <w:t>16 (7%)</w:t>
      </w:r>
      <w:r w:rsidR="004B0B33" w:rsidRPr="0021152D">
        <w:t xml:space="preserve"> were infected</w:t>
      </w:r>
      <w:r w:rsidR="00F05A0C" w:rsidRPr="0021152D">
        <w:t>, 7 asymptomatically.</w:t>
      </w:r>
      <w:r w:rsidR="00E21223" w:rsidRPr="0021152D">
        <w:t xml:space="preserve"> There were few socio-economic factors associated with positivity (Table 2).</w:t>
      </w:r>
      <w:r w:rsidR="00F05A0C" w:rsidRPr="0021152D">
        <w:t xml:space="preserve"> </w:t>
      </w:r>
      <w:r w:rsidR="0014076C" w:rsidRPr="0021152D">
        <w:t>Associations with occup</w:t>
      </w:r>
      <w:r w:rsidR="00E21223" w:rsidRPr="0021152D">
        <w:t xml:space="preserve">ation and being household head </w:t>
      </w:r>
      <w:r w:rsidR="0014076C" w:rsidRPr="0021152D">
        <w:t xml:space="preserve">were explained by age. </w:t>
      </w:r>
      <w:r w:rsidR="00FC6C79" w:rsidRPr="0021152D">
        <w:t>Tw</w:t>
      </w:r>
      <w:r w:rsidR="00D03AE0" w:rsidRPr="0021152D">
        <w:t>enty-three contacts had spouses who were E</w:t>
      </w:r>
      <w:r w:rsidR="008E1E3B">
        <w:t>VD</w:t>
      </w:r>
      <w:r w:rsidR="00D03AE0" w:rsidRPr="0021152D">
        <w:t xml:space="preserve"> survivors so could potentially have been infected by sexual transmission after recovery.</w:t>
      </w:r>
      <w:r w:rsidR="00A36079">
        <w:t xml:space="preserve"> </w:t>
      </w:r>
      <w:r w:rsidR="00D03AE0" w:rsidRPr="0021152D">
        <w:t>Two of these contacts were</w:t>
      </w:r>
      <w:r w:rsidR="00FC6C79" w:rsidRPr="0021152D">
        <w:t xml:space="preserve"> seropositive; both were male and had </w:t>
      </w:r>
      <w:r w:rsidR="00D4592D" w:rsidRPr="0021152D">
        <w:t>been</w:t>
      </w:r>
      <w:r w:rsidR="00881885" w:rsidRPr="0021152D">
        <w:t xml:space="preserve"> symptom</w:t>
      </w:r>
      <w:r w:rsidR="00D4592D" w:rsidRPr="0021152D">
        <w:t>atic</w:t>
      </w:r>
      <w:proofErr w:type="gramStart"/>
      <w:r w:rsidR="002B6C26">
        <w:t>.</w:t>
      </w:r>
      <w:r w:rsidR="007D00C0" w:rsidRPr="0021152D">
        <w:t xml:space="preserve"> </w:t>
      </w:r>
      <w:r w:rsidR="00881885" w:rsidRPr="0021152D">
        <w:t>.</w:t>
      </w:r>
      <w:proofErr w:type="gramEnd"/>
      <w:r w:rsidR="00881885" w:rsidRPr="0021152D">
        <w:t xml:space="preserve"> </w:t>
      </w:r>
    </w:p>
    <w:p w14:paraId="13439AC2" w14:textId="77777777" w:rsidR="00881885" w:rsidRPr="0021152D" w:rsidRDefault="00881885" w:rsidP="00796578">
      <w:pPr>
        <w:spacing w:after="0" w:line="480" w:lineRule="auto"/>
      </w:pPr>
    </w:p>
    <w:p w14:paraId="2CA9EC11" w14:textId="4B990FAA" w:rsidR="009631CB" w:rsidRPr="0021152D" w:rsidRDefault="00CF1313" w:rsidP="00796578">
      <w:pPr>
        <w:spacing w:after="0" w:line="480" w:lineRule="auto"/>
        <w:rPr>
          <w:rFonts w:cstheme="minorHAnsi"/>
          <w:i/>
          <w:szCs w:val="20"/>
        </w:rPr>
      </w:pPr>
      <w:r w:rsidRPr="0021152D">
        <w:t>Among symptomatic contacts n</w:t>
      </w:r>
      <w:r w:rsidR="00787AC2" w:rsidRPr="0021152D">
        <w:t xml:space="preserve">either the number of symptoms, nor any individual symptom in the case definition, </w:t>
      </w:r>
      <w:r w:rsidR="004B0B33" w:rsidRPr="0021152D">
        <w:t xml:space="preserve">were </w:t>
      </w:r>
      <w:r w:rsidR="00B308A9" w:rsidRPr="0021152D">
        <w:t xml:space="preserve">associated with </w:t>
      </w:r>
      <w:proofErr w:type="spellStart"/>
      <w:r w:rsidR="00405CA7" w:rsidRPr="0021152D">
        <w:t>sero</w:t>
      </w:r>
      <w:r w:rsidR="00B308A9" w:rsidRPr="0021152D">
        <w:t>positivity</w:t>
      </w:r>
      <w:proofErr w:type="spellEnd"/>
      <w:r w:rsidR="00787AC2" w:rsidRPr="0021152D">
        <w:t xml:space="preserve">, </w:t>
      </w:r>
      <w:r w:rsidR="00EE2784" w:rsidRPr="0021152D">
        <w:t>except</w:t>
      </w:r>
      <w:r w:rsidR="00787AC2" w:rsidRPr="0021152D">
        <w:t xml:space="preserve"> </w:t>
      </w:r>
      <w:r w:rsidR="007D00C0" w:rsidRPr="0021152D">
        <w:t>“</w:t>
      </w:r>
      <w:r w:rsidR="00787AC2" w:rsidRPr="0021152D">
        <w:t>red eyes</w:t>
      </w:r>
      <w:r w:rsidR="007D00C0" w:rsidRPr="0021152D">
        <w:t>”</w:t>
      </w:r>
      <w:r w:rsidR="00787AC2" w:rsidRPr="0021152D">
        <w:t xml:space="preserve"> which correlated weakly (p=0.07).</w:t>
      </w:r>
      <w:r w:rsidR="00113FD7" w:rsidRPr="0021152D">
        <w:t xml:space="preserve"> </w:t>
      </w:r>
      <w:r w:rsidR="00EF1E75" w:rsidRPr="0021152D">
        <w:t xml:space="preserve">The </w:t>
      </w:r>
      <w:r w:rsidR="00A4002C" w:rsidRPr="0021152D">
        <w:t xml:space="preserve">11 </w:t>
      </w:r>
      <w:r w:rsidR="00894999" w:rsidRPr="0021152D">
        <w:t>sero</w:t>
      </w:r>
      <w:r w:rsidR="00097AE8" w:rsidRPr="0021152D">
        <w:t xml:space="preserve">positive </w:t>
      </w:r>
      <w:r w:rsidR="00EF1E75" w:rsidRPr="0021152D">
        <w:t xml:space="preserve">undiagnosed </w:t>
      </w:r>
      <w:r w:rsidR="00A4002C" w:rsidRPr="0021152D">
        <w:t xml:space="preserve">symptomatic individuals </w:t>
      </w:r>
      <w:r w:rsidR="00EF1E75" w:rsidRPr="0021152D">
        <w:t xml:space="preserve">were: </w:t>
      </w:r>
      <w:r w:rsidR="00C92502" w:rsidRPr="0021152D">
        <w:t>a</w:t>
      </w:r>
      <w:r w:rsidR="006B779D" w:rsidRPr="0021152D">
        <w:t xml:space="preserve"> </w:t>
      </w:r>
      <w:r w:rsidR="00DD63A0" w:rsidRPr="0021152D">
        <w:t>1</w:t>
      </w:r>
      <w:r w:rsidR="002E78A0" w:rsidRPr="0021152D">
        <w:t>-</w:t>
      </w:r>
      <w:r w:rsidR="006D522E" w:rsidRPr="0021152D">
        <w:t xml:space="preserve">year-old with </w:t>
      </w:r>
      <w:r w:rsidR="00EF1E75" w:rsidRPr="0021152D">
        <w:t xml:space="preserve">multiple </w:t>
      </w:r>
      <w:r w:rsidR="006D522E" w:rsidRPr="0021152D">
        <w:t xml:space="preserve">symptoms </w:t>
      </w:r>
      <w:r w:rsidR="006B779D" w:rsidRPr="0021152D">
        <w:t xml:space="preserve">who was </w:t>
      </w:r>
      <w:r w:rsidR="00EF1E75" w:rsidRPr="0021152D">
        <w:t xml:space="preserve">not </w:t>
      </w:r>
      <w:r w:rsidR="006B779D" w:rsidRPr="0021152D">
        <w:t>tested or admitted due to a nurses’ strike</w:t>
      </w:r>
      <w:r w:rsidR="00DA664E" w:rsidRPr="0021152D">
        <w:t>;</w:t>
      </w:r>
      <w:r w:rsidR="00DD63A0" w:rsidRPr="0021152D">
        <w:t xml:space="preserve"> a 2</w:t>
      </w:r>
      <w:r w:rsidR="002E78A0" w:rsidRPr="0021152D">
        <w:t>-</w:t>
      </w:r>
      <w:r w:rsidR="00DD63A0" w:rsidRPr="0021152D">
        <w:t>year-old and a 9</w:t>
      </w:r>
      <w:r w:rsidR="002E78A0" w:rsidRPr="0021152D">
        <w:t>-</w:t>
      </w:r>
      <w:r w:rsidR="00DD63A0" w:rsidRPr="0021152D">
        <w:t>year</w:t>
      </w:r>
      <w:r w:rsidR="00C2518C" w:rsidRPr="0021152D">
        <w:t>-old</w:t>
      </w:r>
      <w:r w:rsidR="00DD63A0" w:rsidRPr="0021152D">
        <w:t xml:space="preserve"> with </w:t>
      </w:r>
      <w:proofErr w:type="gramStart"/>
      <w:r w:rsidR="00A43112">
        <w:t xml:space="preserve">multiple </w:t>
      </w:r>
      <w:r w:rsidR="00DD63A0" w:rsidRPr="0021152D">
        <w:t xml:space="preserve"> symptoms</w:t>
      </w:r>
      <w:proofErr w:type="gramEnd"/>
      <w:r w:rsidR="00DD63A0" w:rsidRPr="0021152D">
        <w:t xml:space="preserve"> </w:t>
      </w:r>
      <w:r w:rsidR="0064064B">
        <w:t xml:space="preserve"> who were not </w:t>
      </w:r>
      <w:r w:rsidR="00A4002C" w:rsidRPr="0021152D">
        <w:t>taken to a facility</w:t>
      </w:r>
      <w:r w:rsidR="00EF1E75" w:rsidRPr="0021152D">
        <w:t xml:space="preserve">; </w:t>
      </w:r>
      <w:r w:rsidR="00AF04FB" w:rsidRPr="0021152D">
        <w:t>three</w:t>
      </w:r>
      <w:r w:rsidR="00791C53" w:rsidRPr="0021152D">
        <w:t xml:space="preserve"> </w:t>
      </w:r>
      <w:r w:rsidR="00EF1E75" w:rsidRPr="0021152D">
        <w:t>people with</w:t>
      </w:r>
      <w:r w:rsidR="00AF04FB" w:rsidRPr="0021152D">
        <w:t xml:space="preserve"> two symptoms (headache + fatigue, loss of appetite or muscle/joint pain)</w:t>
      </w:r>
      <w:r w:rsidR="00EF1E75" w:rsidRPr="0021152D">
        <w:t>; and five people with single symptoms</w:t>
      </w:r>
      <w:r w:rsidR="00791C53" w:rsidRPr="0021152D">
        <w:t xml:space="preserve">, </w:t>
      </w:r>
      <w:r w:rsidR="007E2434" w:rsidRPr="0021152D">
        <w:t>(</w:t>
      </w:r>
      <w:r w:rsidR="00AF04FB" w:rsidRPr="0021152D">
        <w:t>abdominal pain, red eyes</w:t>
      </w:r>
      <w:r w:rsidR="00EF1E75" w:rsidRPr="0021152D">
        <w:t>,</w:t>
      </w:r>
      <w:r w:rsidR="00AF04FB" w:rsidRPr="0021152D">
        <w:t xml:space="preserve"> hiccups</w:t>
      </w:r>
      <w:r w:rsidR="00EF1E75" w:rsidRPr="0021152D">
        <w:t>, fever and headache</w:t>
      </w:r>
      <w:r w:rsidR="00AF04FB" w:rsidRPr="0021152D">
        <w:t>)</w:t>
      </w:r>
      <w:r w:rsidR="00EF1E75" w:rsidRPr="0021152D">
        <w:t>.</w:t>
      </w:r>
      <w:r w:rsidR="00791C53" w:rsidRPr="0021152D">
        <w:t xml:space="preserve"> </w:t>
      </w:r>
    </w:p>
    <w:p w14:paraId="0DD21009" w14:textId="77777777" w:rsidR="00EF1E75" w:rsidRPr="0021152D" w:rsidRDefault="00EF1E75" w:rsidP="00796578">
      <w:pPr>
        <w:spacing w:after="0" w:line="480" w:lineRule="auto"/>
        <w:rPr>
          <w:rFonts w:cstheme="minorHAnsi"/>
          <w:i/>
          <w:szCs w:val="20"/>
        </w:rPr>
      </w:pPr>
    </w:p>
    <w:p w14:paraId="4EBDE42A" w14:textId="77777777" w:rsidR="00B75D06" w:rsidRPr="0021152D" w:rsidRDefault="00B75D06" w:rsidP="00261A78">
      <w:pPr>
        <w:keepNext/>
        <w:keepLines/>
        <w:spacing w:after="0" w:line="480" w:lineRule="auto"/>
        <w:rPr>
          <w:rFonts w:cstheme="minorHAnsi"/>
          <w:i/>
          <w:szCs w:val="20"/>
        </w:rPr>
      </w:pPr>
      <w:r w:rsidRPr="0021152D">
        <w:rPr>
          <w:rFonts w:cstheme="minorHAnsi"/>
          <w:i/>
          <w:szCs w:val="20"/>
        </w:rPr>
        <w:t xml:space="preserve">Contribution of asymptomatic and undiagnosed infections </w:t>
      </w:r>
      <w:r w:rsidR="009631CB" w:rsidRPr="0021152D">
        <w:rPr>
          <w:rFonts w:cstheme="minorHAnsi"/>
          <w:i/>
          <w:szCs w:val="20"/>
        </w:rPr>
        <w:t>to total Ebola burden</w:t>
      </w:r>
    </w:p>
    <w:p w14:paraId="65E6F041" w14:textId="34990DA5" w:rsidR="0014076C" w:rsidRPr="0021152D" w:rsidRDefault="00B75D06" w:rsidP="00261A78">
      <w:pPr>
        <w:keepNext/>
        <w:keepLines/>
        <w:spacing w:after="0" w:line="480" w:lineRule="auto"/>
      </w:pPr>
      <w:r w:rsidRPr="0021152D">
        <w:rPr>
          <w:rFonts w:cstheme="minorHAnsi"/>
          <w:szCs w:val="20"/>
        </w:rPr>
        <w:t xml:space="preserve">Overall </w:t>
      </w:r>
      <w:r w:rsidR="00147138" w:rsidRPr="0021152D">
        <w:rPr>
          <w:rFonts w:cstheme="minorHAnsi"/>
          <w:szCs w:val="20"/>
        </w:rPr>
        <w:t xml:space="preserve">in these households </w:t>
      </w:r>
      <w:r w:rsidRPr="0021152D">
        <w:rPr>
          <w:rFonts w:cstheme="minorHAnsi"/>
          <w:szCs w:val="20"/>
        </w:rPr>
        <w:t>the</w:t>
      </w:r>
      <w:r w:rsidR="002F40FE" w:rsidRPr="0021152D">
        <w:rPr>
          <w:rFonts w:cstheme="minorHAnsi"/>
          <w:szCs w:val="20"/>
        </w:rPr>
        <w:t xml:space="preserve">re were 168 survivors and 238 </w:t>
      </w:r>
      <w:r w:rsidR="00092DF7" w:rsidRPr="0021152D">
        <w:rPr>
          <w:rFonts w:cstheme="minorHAnsi"/>
          <w:szCs w:val="20"/>
        </w:rPr>
        <w:t>E</w:t>
      </w:r>
      <w:r w:rsidR="0066170C">
        <w:rPr>
          <w:rFonts w:cstheme="minorHAnsi"/>
          <w:szCs w:val="20"/>
        </w:rPr>
        <w:t>VD</w:t>
      </w:r>
      <w:r w:rsidR="00092DF7" w:rsidRPr="0021152D">
        <w:rPr>
          <w:rFonts w:cstheme="minorHAnsi"/>
          <w:szCs w:val="20"/>
        </w:rPr>
        <w:t xml:space="preserve"> </w:t>
      </w:r>
      <w:r w:rsidR="002F40FE" w:rsidRPr="0021152D">
        <w:rPr>
          <w:rFonts w:cstheme="minorHAnsi"/>
          <w:szCs w:val="20"/>
        </w:rPr>
        <w:t xml:space="preserve">deaths </w:t>
      </w:r>
      <w:r w:rsidR="0066170C">
        <w:rPr>
          <w:rFonts w:cstheme="minorHAnsi"/>
          <w:szCs w:val="20"/>
        </w:rPr>
        <w:t xml:space="preserve">reported at interview (Figure 1), </w:t>
      </w:r>
      <w:r w:rsidR="002F40FE" w:rsidRPr="0021152D">
        <w:rPr>
          <w:rFonts w:cstheme="minorHAnsi"/>
          <w:szCs w:val="20"/>
        </w:rPr>
        <w:t>so</w:t>
      </w:r>
      <w:r w:rsidR="00FD3857" w:rsidRPr="0021152D">
        <w:rPr>
          <w:rFonts w:cstheme="minorHAnsi"/>
          <w:szCs w:val="20"/>
        </w:rPr>
        <w:t xml:space="preserve">, assuming </w:t>
      </w:r>
      <w:proofErr w:type="spellStart"/>
      <w:r w:rsidR="00405CA7" w:rsidRPr="0021152D">
        <w:rPr>
          <w:rFonts w:cstheme="minorHAnsi"/>
          <w:szCs w:val="20"/>
        </w:rPr>
        <w:t>seropositivity</w:t>
      </w:r>
      <w:proofErr w:type="spellEnd"/>
      <w:r w:rsidR="00FD3857" w:rsidRPr="0021152D">
        <w:rPr>
          <w:rFonts w:cstheme="minorHAnsi"/>
          <w:szCs w:val="20"/>
        </w:rPr>
        <w:t xml:space="preserve"> is a marker of </w:t>
      </w:r>
      <w:r w:rsidR="00F31072" w:rsidRPr="0021152D">
        <w:rPr>
          <w:rFonts w:cstheme="minorHAnsi"/>
          <w:szCs w:val="20"/>
        </w:rPr>
        <w:t>E</w:t>
      </w:r>
      <w:r w:rsidR="008E1E3B">
        <w:rPr>
          <w:rFonts w:cstheme="minorHAnsi"/>
          <w:szCs w:val="20"/>
        </w:rPr>
        <w:t>BOV</w:t>
      </w:r>
      <w:r w:rsidR="00FD3857" w:rsidRPr="0021152D">
        <w:rPr>
          <w:rFonts w:cstheme="minorHAnsi"/>
          <w:szCs w:val="20"/>
        </w:rPr>
        <w:t xml:space="preserve"> infection, </w:t>
      </w:r>
      <w:r w:rsidR="002F40FE" w:rsidRPr="0021152D">
        <w:rPr>
          <w:rFonts w:cstheme="minorHAnsi"/>
          <w:szCs w:val="20"/>
        </w:rPr>
        <w:t>the</w:t>
      </w:r>
      <w:r w:rsidRPr="0021152D">
        <w:rPr>
          <w:rFonts w:cstheme="minorHAnsi"/>
          <w:szCs w:val="20"/>
        </w:rPr>
        <w:t xml:space="preserve"> 10 asymptomatic and 11 symptomatic </w:t>
      </w:r>
      <w:proofErr w:type="spellStart"/>
      <w:r w:rsidR="00CA1FAF" w:rsidRPr="0021152D">
        <w:rPr>
          <w:rFonts w:cstheme="minorHAnsi"/>
          <w:szCs w:val="20"/>
        </w:rPr>
        <w:t>sero</w:t>
      </w:r>
      <w:r w:rsidR="00B308A9" w:rsidRPr="0021152D">
        <w:rPr>
          <w:rFonts w:cstheme="minorHAnsi"/>
          <w:szCs w:val="20"/>
        </w:rPr>
        <w:t>positives</w:t>
      </w:r>
      <w:proofErr w:type="spellEnd"/>
      <w:r w:rsidRPr="0021152D">
        <w:rPr>
          <w:rFonts w:cstheme="minorHAnsi"/>
          <w:szCs w:val="20"/>
        </w:rPr>
        <w:t xml:space="preserve"> contributed </w:t>
      </w:r>
      <w:r w:rsidR="002F40FE" w:rsidRPr="0021152D">
        <w:rPr>
          <w:rFonts w:cstheme="minorHAnsi"/>
          <w:szCs w:val="20"/>
        </w:rPr>
        <w:t xml:space="preserve">2.3% (10/427) and 2.6% (11/427) </w:t>
      </w:r>
      <w:r w:rsidR="00B308A9" w:rsidRPr="0021152D">
        <w:rPr>
          <w:rFonts w:cstheme="minorHAnsi"/>
          <w:szCs w:val="20"/>
        </w:rPr>
        <w:t xml:space="preserve">of </w:t>
      </w:r>
      <w:r w:rsidR="008E1E3B">
        <w:rPr>
          <w:rFonts w:cstheme="minorHAnsi"/>
          <w:szCs w:val="20"/>
        </w:rPr>
        <w:t>EBOV</w:t>
      </w:r>
      <w:r w:rsidR="00B308A9" w:rsidRPr="0021152D">
        <w:rPr>
          <w:rFonts w:cstheme="minorHAnsi"/>
          <w:szCs w:val="20"/>
        </w:rPr>
        <w:t xml:space="preserve"> infections </w:t>
      </w:r>
      <w:r w:rsidR="002F40FE" w:rsidRPr="0021152D">
        <w:rPr>
          <w:rFonts w:cstheme="minorHAnsi"/>
          <w:szCs w:val="20"/>
        </w:rPr>
        <w:t xml:space="preserve">respectively. The contribution </w:t>
      </w:r>
      <w:r w:rsidR="00147138" w:rsidRPr="0021152D">
        <w:rPr>
          <w:rFonts w:cstheme="minorHAnsi"/>
          <w:szCs w:val="20"/>
        </w:rPr>
        <w:t xml:space="preserve">by age and exposure level </w:t>
      </w:r>
      <w:r w:rsidR="002F40FE" w:rsidRPr="0021152D">
        <w:rPr>
          <w:rFonts w:cstheme="minorHAnsi"/>
          <w:szCs w:val="20"/>
        </w:rPr>
        <w:t xml:space="preserve">is shown in Figure </w:t>
      </w:r>
      <w:r w:rsidR="009631CB" w:rsidRPr="0021152D">
        <w:rPr>
          <w:rFonts w:cstheme="minorHAnsi"/>
          <w:szCs w:val="20"/>
        </w:rPr>
        <w:t>3</w:t>
      </w:r>
      <w:r w:rsidR="00D31F32">
        <w:rPr>
          <w:rFonts w:cstheme="minorHAnsi"/>
          <w:szCs w:val="20"/>
        </w:rPr>
        <w:t xml:space="preserve"> and Appendix </w:t>
      </w:r>
      <w:r w:rsidR="0064064B">
        <w:rPr>
          <w:rFonts w:cstheme="minorHAnsi"/>
          <w:szCs w:val="20"/>
        </w:rPr>
        <w:t>page 9.</w:t>
      </w:r>
      <w:r w:rsidR="002F40FE" w:rsidRPr="0021152D">
        <w:rPr>
          <w:rFonts w:cstheme="minorHAnsi"/>
          <w:szCs w:val="20"/>
        </w:rPr>
        <w:t xml:space="preserve"> </w:t>
      </w:r>
      <w:r w:rsidR="00147138" w:rsidRPr="0021152D">
        <w:rPr>
          <w:rFonts w:cstheme="minorHAnsi"/>
          <w:szCs w:val="20"/>
        </w:rPr>
        <w:t xml:space="preserve">In all age groups the proportion of infections that were asymptomatic </w:t>
      </w:r>
      <w:r w:rsidR="004B0DE6" w:rsidRPr="0021152D">
        <w:rPr>
          <w:rFonts w:cstheme="minorHAnsi"/>
          <w:szCs w:val="20"/>
        </w:rPr>
        <w:t>wa</w:t>
      </w:r>
      <w:r w:rsidR="00147138" w:rsidRPr="0021152D">
        <w:rPr>
          <w:rFonts w:cstheme="minorHAnsi"/>
          <w:szCs w:val="20"/>
        </w:rPr>
        <w:t>s low</w:t>
      </w:r>
      <w:r w:rsidR="00881885" w:rsidRPr="0021152D">
        <w:rPr>
          <w:rFonts w:cstheme="minorHAnsi"/>
          <w:szCs w:val="20"/>
        </w:rPr>
        <w:t>,</w:t>
      </w:r>
      <w:r w:rsidR="004B0DE6" w:rsidRPr="0021152D">
        <w:rPr>
          <w:rFonts w:cstheme="minorHAnsi"/>
          <w:szCs w:val="20"/>
        </w:rPr>
        <w:t xml:space="preserve"> but it was higher in 5-14 year</w:t>
      </w:r>
      <w:r w:rsidR="00092DF7" w:rsidRPr="0021152D">
        <w:rPr>
          <w:rFonts w:cstheme="minorHAnsi"/>
          <w:szCs w:val="20"/>
        </w:rPr>
        <w:t>-</w:t>
      </w:r>
      <w:r w:rsidR="004B0DE6" w:rsidRPr="0021152D">
        <w:rPr>
          <w:rFonts w:cstheme="minorHAnsi"/>
          <w:szCs w:val="20"/>
        </w:rPr>
        <w:t xml:space="preserve">olds (6.3%, 4/64) than in the </w:t>
      </w:r>
      <w:r w:rsidR="009811CE" w:rsidRPr="0021152D">
        <w:rPr>
          <w:rFonts w:cstheme="minorHAnsi"/>
          <w:szCs w:val="20"/>
        </w:rPr>
        <w:t>&lt;</w:t>
      </w:r>
      <w:r w:rsidR="004B0DE6" w:rsidRPr="0021152D">
        <w:rPr>
          <w:rFonts w:cstheme="minorHAnsi"/>
          <w:szCs w:val="20"/>
        </w:rPr>
        <w:t xml:space="preserve">5s (0%, 0/53) and </w:t>
      </w:r>
      <w:r w:rsidR="009870E8" w:rsidRPr="0021152D">
        <w:rPr>
          <w:rFonts w:cstheme="minorHAnsi"/>
          <w:szCs w:val="20"/>
        </w:rPr>
        <w:t>people</w:t>
      </w:r>
      <w:r w:rsidR="004B0DE6" w:rsidRPr="0021152D">
        <w:rPr>
          <w:rFonts w:cstheme="minorHAnsi"/>
          <w:szCs w:val="20"/>
        </w:rPr>
        <w:t xml:space="preserve"> age</w:t>
      </w:r>
      <w:r w:rsidR="00C2518C" w:rsidRPr="0021152D">
        <w:rPr>
          <w:rFonts w:cstheme="minorHAnsi"/>
          <w:szCs w:val="20"/>
        </w:rPr>
        <w:t>d</w:t>
      </w:r>
      <w:r w:rsidR="004B0DE6" w:rsidRPr="0021152D">
        <w:rPr>
          <w:rFonts w:cstheme="minorHAnsi"/>
          <w:szCs w:val="20"/>
        </w:rPr>
        <w:t xml:space="preserve"> </w:t>
      </w:r>
      <w:r w:rsidR="009811CE" w:rsidRPr="0021152D">
        <w:rPr>
          <w:rFonts w:cstheme="minorHAnsi"/>
          <w:szCs w:val="20"/>
        </w:rPr>
        <w:t>≥</w:t>
      </w:r>
      <w:r w:rsidR="004B0DE6" w:rsidRPr="0021152D">
        <w:rPr>
          <w:rFonts w:cstheme="minorHAnsi"/>
          <w:szCs w:val="20"/>
        </w:rPr>
        <w:t xml:space="preserve">15 (2.0%, 6/307, </w:t>
      </w:r>
      <w:r w:rsidR="004B0DE6" w:rsidRPr="0021152D">
        <w:rPr>
          <w:rFonts w:cstheme="minorHAnsi"/>
          <w:i/>
          <w:szCs w:val="20"/>
        </w:rPr>
        <w:t>p=</w:t>
      </w:r>
      <w:r w:rsidR="004B0DE6" w:rsidRPr="0021152D">
        <w:rPr>
          <w:rFonts w:cstheme="minorHAnsi"/>
          <w:szCs w:val="20"/>
        </w:rPr>
        <w:t>0.07)</w:t>
      </w:r>
      <w:r w:rsidR="005C0C32" w:rsidRPr="0021152D">
        <w:rPr>
          <w:rFonts w:cstheme="minorHAnsi"/>
          <w:szCs w:val="20"/>
        </w:rPr>
        <w:t xml:space="preserve">. The proportion of </w:t>
      </w:r>
      <w:r w:rsidR="0028779C" w:rsidRPr="0021152D">
        <w:rPr>
          <w:rFonts w:cstheme="minorHAnsi"/>
          <w:szCs w:val="20"/>
        </w:rPr>
        <w:t xml:space="preserve">undiagnosed </w:t>
      </w:r>
      <w:r w:rsidR="00E21223" w:rsidRPr="0021152D">
        <w:rPr>
          <w:rFonts w:cstheme="minorHAnsi"/>
          <w:szCs w:val="20"/>
        </w:rPr>
        <w:t xml:space="preserve">symptomatic infections </w:t>
      </w:r>
      <w:r w:rsidR="0028779C" w:rsidRPr="0021152D">
        <w:rPr>
          <w:rFonts w:cstheme="minorHAnsi"/>
          <w:szCs w:val="20"/>
        </w:rPr>
        <w:t>was</w:t>
      </w:r>
      <w:r w:rsidR="005C0C32" w:rsidRPr="0021152D">
        <w:rPr>
          <w:rFonts w:cstheme="minorHAnsi"/>
          <w:szCs w:val="20"/>
        </w:rPr>
        <w:t xml:space="preserve"> highe</w:t>
      </w:r>
      <w:r w:rsidR="00881885" w:rsidRPr="0021152D">
        <w:rPr>
          <w:rFonts w:cstheme="minorHAnsi"/>
          <w:szCs w:val="20"/>
        </w:rPr>
        <w:t>r</w:t>
      </w:r>
      <w:r w:rsidR="005C0C32" w:rsidRPr="0021152D">
        <w:rPr>
          <w:rFonts w:cstheme="minorHAnsi"/>
          <w:szCs w:val="20"/>
        </w:rPr>
        <w:t xml:space="preserve"> in the </w:t>
      </w:r>
      <w:r w:rsidR="009811CE" w:rsidRPr="0021152D">
        <w:rPr>
          <w:rFonts w:cstheme="minorHAnsi"/>
          <w:szCs w:val="20"/>
        </w:rPr>
        <w:t>&lt;</w:t>
      </w:r>
      <w:r w:rsidR="00881885" w:rsidRPr="0021152D">
        <w:rPr>
          <w:rFonts w:cstheme="minorHAnsi"/>
          <w:szCs w:val="20"/>
        </w:rPr>
        <w:t>5s (</w:t>
      </w:r>
      <w:r w:rsidR="004B0DE6" w:rsidRPr="0021152D">
        <w:rPr>
          <w:rFonts w:cstheme="minorHAnsi"/>
          <w:szCs w:val="20"/>
        </w:rPr>
        <w:t>7.5</w:t>
      </w:r>
      <w:r w:rsidR="005C0C32" w:rsidRPr="0021152D">
        <w:rPr>
          <w:rFonts w:cstheme="minorHAnsi"/>
          <w:szCs w:val="20"/>
        </w:rPr>
        <w:t>%</w:t>
      </w:r>
      <w:r w:rsidR="00881885" w:rsidRPr="0021152D">
        <w:rPr>
          <w:rFonts w:cstheme="minorHAnsi"/>
          <w:szCs w:val="20"/>
        </w:rPr>
        <w:t xml:space="preserve">, </w:t>
      </w:r>
      <w:r w:rsidR="005C0C32" w:rsidRPr="0021152D">
        <w:rPr>
          <w:rFonts w:cstheme="minorHAnsi"/>
          <w:szCs w:val="20"/>
        </w:rPr>
        <w:t>4/53)</w:t>
      </w:r>
      <w:r w:rsidR="004B0DE6" w:rsidRPr="0021152D">
        <w:rPr>
          <w:rFonts w:cstheme="minorHAnsi"/>
          <w:szCs w:val="20"/>
        </w:rPr>
        <w:t xml:space="preserve">, </w:t>
      </w:r>
      <w:r w:rsidR="00881885" w:rsidRPr="0021152D">
        <w:rPr>
          <w:rFonts w:cstheme="minorHAnsi"/>
          <w:szCs w:val="20"/>
        </w:rPr>
        <w:t>than in 5-14 year</w:t>
      </w:r>
      <w:r w:rsidR="00092DF7" w:rsidRPr="0021152D">
        <w:rPr>
          <w:rFonts w:cstheme="minorHAnsi"/>
          <w:szCs w:val="20"/>
        </w:rPr>
        <w:t>-</w:t>
      </w:r>
      <w:r w:rsidR="00881885" w:rsidRPr="0021152D">
        <w:rPr>
          <w:rFonts w:cstheme="minorHAnsi"/>
          <w:szCs w:val="20"/>
        </w:rPr>
        <w:t>olds (</w:t>
      </w:r>
      <w:r w:rsidR="004B0DE6" w:rsidRPr="0021152D">
        <w:rPr>
          <w:rFonts w:cstheme="minorHAnsi"/>
          <w:szCs w:val="20"/>
        </w:rPr>
        <w:t>1.6%</w:t>
      </w:r>
      <w:r w:rsidR="00881885" w:rsidRPr="0021152D">
        <w:rPr>
          <w:rFonts w:cstheme="minorHAnsi"/>
          <w:szCs w:val="20"/>
        </w:rPr>
        <w:t xml:space="preserve">, </w:t>
      </w:r>
      <w:r w:rsidR="004B0DE6" w:rsidRPr="0021152D">
        <w:rPr>
          <w:rFonts w:cstheme="minorHAnsi"/>
          <w:szCs w:val="20"/>
        </w:rPr>
        <w:t>1/64) and</w:t>
      </w:r>
      <w:r w:rsidR="00881885" w:rsidRPr="0021152D">
        <w:rPr>
          <w:rFonts w:cstheme="minorHAnsi"/>
          <w:szCs w:val="20"/>
        </w:rPr>
        <w:t xml:space="preserve"> those aged ≥15 (</w:t>
      </w:r>
      <w:r w:rsidR="00A23E14">
        <w:rPr>
          <w:rFonts w:cstheme="minorHAnsi"/>
          <w:szCs w:val="20"/>
        </w:rPr>
        <w:t>2.0</w:t>
      </w:r>
      <w:r w:rsidR="00881885" w:rsidRPr="0021152D">
        <w:rPr>
          <w:rFonts w:cstheme="minorHAnsi"/>
          <w:szCs w:val="20"/>
        </w:rPr>
        <w:t>%</w:t>
      </w:r>
      <w:r w:rsidR="00CB7B23" w:rsidRPr="0021152D">
        <w:rPr>
          <w:rFonts w:cstheme="minorHAnsi"/>
          <w:szCs w:val="20"/>
        </w:rPr>
        <w:t xml:space="preserve">, </w:t>
      </w:r>
      <w:r w:rsidR="004B0DE6" w:rsidRPr="0021152D">
        <w:rPr>
          <w:rFonts w:cstheme="minorHAnsi"/>
          <w:szCs w:val="20"/>
        </w:rPr>
        <w:t xml:space="preserve">6/307), </w:t>
      </w:r>
      <w:r w:rsidR="004B0DE6" w:rsidRPr="00261A78">
        <w:rPr>
          <w:rFonts w:cstheme="minorHAnsi"/>
          <w:i/>
          <w:szCs w:val="20"/>
        </w:rPr>
        <w:t>p</w:t>
      </w:r>
      <w:r w:rsidR="004B0DE6" w:rsidRPr="0021152D">
        <w:rPr>
          <w:rFonts w:cstheme="minorHAnsi"/>
          <w:szCs w:val="20"/>
        </w:rPr>
        <w:t>=0.07</w:t>
      </w:r>
      <w:r w:rsidR="005C0C32" w:rsidRPr="0021152D">
        <w:rPr>
          <w:rFonts w:cstheme="minorHAnsi"/>
          <w:szCs w:val="20"/>
        </w:rPr>
        <w:t xml:space="preserve">. </w:t>
      </w:r>
    </w:p>
    <w:p w14:paraId="679BD503" w14:textId="77777777" w:rsidR="0014076C" w:rsidRPr="0021152D" w:rsidRDefault="0014076C" w:rsidP="00796578">
      <w:pPr>
        <w:spacing w:after="0" w:line="480" w:lineRule="auto"/>
        <w:rPr>
          <w:rFonts w:cstheme="minorHAnsi"/>
          <w:szCs w:val="20"/>
        </w:rPr>
      </w:pPr>
    </w:p>
    <w:p w14:paraId="6047C767" w14:textId="77777777" w:rsidR="00D2156A" w:rsidRPr="0021152D" w:rsidRDefault="00AA670B" w:rsidP="00796578">
      <w:pPr>
        <w:spacing w:after="0" w:line="480" w:lineRule="auto"/>
        <w:rPr>
          <w:rFonts w:cstheme="minorHAnsi"/>
          <w:i/>
          <w:szCs w:val="20"/>
        </w:rPr>
      </w:pPr>
      <w:r w:rsidRPr="0021152D">
        <w:rPr>
          <w:rFonts w:cstheme="minorHAnsi"/>
          <w:i/>
          <w:szCs w:val="20"/>
        </w:rPr>
        <w:t>Reactivity l</w:t>
      </w:r>
      <w:r w:rsidR="00D2156A" w:rsidRPr="0021152D">
        <w:rPr>
          <w:rFonts w:cstheme="minorHAnsi"/>
          <w:i/>
          <w:szCs w:val="20"/>
        </w:rPr>
        <w:t xml:space="preserve">evel </w:t>
      </w:r>
    </w:p>
    <w:p w14:paraId="3CB9A92A" w14:textId="4FB57A93" w:rsidR="00D2156A" w:rsidRPr="0021152D" w:rsidRDefault="00706DBF" w:rsidP="00796578">
      <w:pPr>
        <w:spacing w:after="0" w:line="480" w:lineRule="auto"/>
        <w:rPr>
          <w:rFonts w:cstheme="minorHAnsi"/>
        </w:rPr>
      </w:pPr>
      <w:r w:rsidRPr="0021152D">
        <w:rPr>
          <w:rFonts w:cstheme="minorHAnsi"/>
        </w:rPr>
        <w:t>Among those with positive tests th</w:t>
      </w:r>
      <w:r w:rsidR="00D2156A" w:rsidRPr="0021152D">
        <w:rPr>
          <w:rFonts w:cstheme="minorHAnsi"/>
        </w:rPr>
        <w:t>e</w:t>
      </w:r>
      <w:r w:rsidR="00E21223" w:rsidRPr="0021152D">
        <w:rPr>
          <w:rFonts w:cstheme="minorHAnsi"/>
        </w:rPr>
        <w:t xml:space="preserve"> </w:t>
      </w:r>
      <w:r w:rsidR="0064064B">
        <w:rPr>
          <w:rFonts w:cstheme="minorHAnsi"/>
        </w:rPr>
        <w:t>N</w:t>
      </w:r>
      <w:r w:rsidR="00E21223" w:rsidRPr="0021152D">
        <w:rPr>
          <w:rFonts w:cstheme="minorHAnsi"/>
        </w:rPr>
        <w:t>OD was similar in survivors and in those with asymptomatic or missed symptomatic infections:</w:t>
      </w:r>
      <w:r w:rsidRPr="0021152D">
        <w:rPr>
          <w:rFonts w:cstheme="minorHAnsi"/>
        </w:rPr>
        <w:t xml:space="preserve"> </w:t>
      </w:r>
      <w:r w:rsidRPr="0021152D">
        <w:rPr>
          <w:rFonts w:cstheme="minorHAnsi"/>
          <w:i/>
        </w:rPr>
        <w:t>p=</w:t>
      </w:r>
      <w:r w:rsidRPr="0021152D">
        <w:rPr>
          <w:rFonts w:cstheme="minorHAnsi"/>
        </w:rPr>
        <w:t>0.</w:t>
      </w:r>
      <w:r w:rsidR="00526BDF" w:rsidRPr="0021152D">
        <w:rPr>
          <w:rFonts w:cstheme="minorHAnsi"/>
        </w:rPr>
        <w:t xml:space="preserve">9 and </w:t>
      </w:r>
      <w:r w:rsidR="00526BDF" w:rsidRPr="00261A78">
        <w:rPr>
          <w:rFonts w:cstheme="minorHAnsi"/>
          <w:i/>
        </w:rPr>
        <w:t>p</w:t>
      </w:r>
      <w:r w:rsidR="00526BDF" w:rsidRPr="0021152D">
        <w:rPr>
          <w:rFonts w:cstheme="minorHAnsi"/>
        </w:rPr>
        <w:t>=0.7</w:t>
      </w:r>
      <w:r w:rsidRPr="0021152D">
        <w:rPr>
          <w:rFonts w:cstheme="minorHAnsi"/>
        </w:rPr>
        <w:t xml:space="preserve"> </w:t>
      </w:r>
      <w:r w:rsidR="00E21223" w:rsidRPr="0021152D">
        <w:rPr>
          <w:rFonts w:cstheme="minorHAnsi"/>
        </w:rPr>
        <w:t xml:space="preserve">in </w:t>
      </w:r>
      <w:r w:rsidRPr="0021152D">
        <w:rPr>
          <w:rFonts w:cstheme="minorHAnsi"/>
        </w:rPr>
        <w:t>Wilcoxon rank sum test</w:t>
      </w:r>
      <w:r w:rsidR="00E21223" w:rsidRPr="0021152D">
        <w:rPr>
          <w:rFonts w:cstheme="minorHAnsi"/>
        </w:rPr>
        <w:t>,</w:t>
      </w:r>
      <w:r w:rsidRPr="0021152D">
        <w:rPr>
          <w:rFonts w:cstheme="minorHAnsi"/>
        </w:rPr>
        <w:t xml:space="preserve"> respectively, Appendix</w:t>
      </w:r>
      <w:r w:rsidR="0064064B">
        <w:rPr>
          <w:rFonts w:cstheme="minorHAnsi"/>
        </w:rPr>
        <w:t>, page 6</w:t>
      </w:r>
      <w:r w:rsidRPr="0021152D">
        <w:rPr>
          <w:rFonts w:cstheme="minorHAnsi"/>
        </w:rPr>
        <w:t xml:space="preserve">. </w:t>
      </w:r>
    </w:p>
    <w:p w14:paraId="399B7591" w14:textId="77777777" w:rsidR="00706DBF" w:rsidRPr="0021152D" w:rsidRDefault="00706DBF" w:rsidP="00796578">
      <w:pPr>
        <w:spacing w:after="0" w:line="480" w:lineRule="auto"/>
        <w:rPr>
          <w:rFonts w:cstheme="minorHAnsi"/>
        </w:rPr>
      </w:pPr>
    </w:p>
    <w:p w14:paraId="1BFA1631" w14:textId="7C85DDC5" w:rsidR="007B4CBF" w:rsidRPr="0021152D" w:rsidRDefault="00982EC8" w:rsidP="00796578">
      <w:pPr>
        <w:spacing w:after="0" w:line="480" w:lineRule="auto"/>
      </w:pPr>
      <w:r w:rsidRPr="0021152D">
        <w:t>Among survivors, n</w:t>
      </w:r>
      <w:r w:rsidR="00886D21" w:rsidRPr="0021152D">
        <w:t xml:space="preserve">o relationship </w:t>
      </w:r>
      <w:r w:rsidRPr="0021152D">
        <w:t xml:space="preserve">was seen </w:t>
      </w:r>
      <w:r w:rsidR="00886D21" w:rsidRPr="0021152D">
        <w:t xml:space="preserve">between </w:t>
      </w:r>
      <w:r w:rsidR="00E21223" w:rsidRPr="0021152D">
        <w:t xml:space="preserve">the </w:t>
      </w:r>
      <w:r w:rsidR="00886D21" w:rsidRPr="0021152D">
        <w:t>magnitude of</w:t>
      </w:r>
      <w:r w:rsidRPr="0021152D">
        <w:t xml:space="preserve"> the</w:t>
      </w:r>
      <w:r w:rsidR="00D2156A" w:rsidRPr="0021152D">
        <w:t xml:space="preserve"> </w:t>
      </w:r>
      <w:r w:rsidR="0064064B">
        <w:t>N</w:t>
      </w:r>
      <w:r w:rsidR="00C12838" w:rsidRPr="0021152D">
        <w:t xml:space="preserve">OD </w:t>
      </w:r>
      <w:r w:rsidR="00886D21" w:rsidRPr="0021152D">
        <w:t xml:space="preserve">and </w:t>
      </w:r>
      <w:r w:rsidR="00E21223" w:rsidRPr="0021152D">
        <w:t xml:space="preserve">the </w:t>
      </w:r>
      <w:r w:rsidR="00886D21" w:rsidRPr="0021152D">
        <w:t xml:space="preserve">length of time since </w:t>
      </w:r>
      <w:r w:rsidR="008564C6" w:rsidRPr="0021152D">
        <w:t>admission</w:t>
      </w:r>
      <w:r w:rsidR="003C111D" w:rsidRPr="0021152D">
        <w:t xml:space="preserve"> (</w:t>
      </w:r>
      <w:r w:rsidR="00706DBF" w:rsidRPr="0021152D">
        <w:t>Appendix</w:t>
      </w:r>
      <w:r w:rsidR="0064064B">
        <w:t>, page 7</w:t>
      </w:r>
      <w:r w:rsidR="003C111D" w:rsidRPr="0021152D">
        <w:t xml:space="preserve">) but </w:t>
      </w:r>
      <w:r w:rsidR="00FD3857" w:rsidRPr="0021152D">
        <w:t xml:space="preserve">the </w:t>
      </w:r>
      <w:r w:rsidR="0064064B">
        <w:t>N</w:t>
      </w:r>
      <w:r w:rsidR="00FD3857" w:rsidRPr="0021152D">
        <w:t>OD was higher</w:t>
      </w:r>
      <w:r w:rsidR="001D4053" w:rsidRPr="0021152D">
        <w:t xml:space="preserve"> at younger ages (</w:t>
      </w:r>
      <w:r w:rsidR="00706DBF" w:rsidRPr="0021152D">
        <w:t>Appendix</w:t>
      </w:r>
      <w:r w:rsidR="0064064B">
        <w:t>, page 8</w:t>
      </w:r>
      <w:r w:rsidR="00706DBF" w:rsidRPr="0021152D">
        <w:t>,</w:t>
      </w:r>
      <w:r w:rsidR="00E21223" w:rsidRPr="0021152D">
        <w:t xml:space="preserve"> r</w:t>
      </w:r>
      <w:r w:rsidR="003C111D" w:rsidRPr="0021152D">
        <w:rPr>
          <w:vertAlign w:val="superscript"/>
        </w:rPr>
        <w:t>2</w:t>
      </w:r>
      <w:r w:rsidR="003C111D" w:rsidRPr="0021152D">
        <w:t xml:space="preserve"> 0.08, </w:t>
      </w:r>
      <w:r w:rsidR="003C111D" w:rsidRPr="0021152D">
        <w:rPr>
          <w:i/>
        </w:rPr>
        <w:t>p</w:t>
      </w:r>
      <w:r w:rsidR="003C111D" w:rsidRPr="0021152D">
        <w:t>&lt;0.001)</w:t>
      </w:r>
      <w:r w:rsidR="00E600ED" w:rsidRPr="0021152D">
        <w:t>.</w:t>
      </w:r>
    </w:p>
    <w:p w14:paraId="64321976" w14:textId="77777777" w:rsidR="008B23C5" w:rsidRPr="0021152D" w:rsidRDefault="008B23C5" w:rsidP="00796578">
      <w:pPr>
        <w:spacing w:after="0" w:line="480" w:lineRule="auto"/>
      </w:pPr>
    </w:p>
    <w:p w14:paraId="71079E87" w14:textId="77777777" w:rsidR="00785587" w:rsidRPr="0021152D" w:rsidRDefault="00805B2D" w:rsidP="001C7399">
      <w:pPr>
        <w:keepNext/>
        <w:keepLines/>
        <w:spacing w:after="0" w:line="480" w:lineRule="auto"/>
      </w:pPr>
      <w:r w:rsidRPr="0021152D">
        <w:rPr>
          <w:b/>
        </w:rPr>
        <w:t>Discussion</w:t>
      </w:r>
      <w:r w:rsidRPr="0021152D">
        <w:t xml:space="preserve"> </w:t>
      </w:r>
    </w:p>
    <w:p w14:paraId="4C599901" w14:textId="77777777" w:rsidR="00E63844" w:rsidRPr="0021152D" w:rsidRDefault="00E63844" w:rsidP="001C7399">
      <w:pPr>
        <w:keepNext/>
        <w:keepLines/>
        <w:spacing w:after="0" w:line="480" w:lineRule="auto"/>
      </w:pPr>
    </w:p>
    <w:p w14:paraId="244F8DDD" w14:textId="01E32722" w:rsidR="00731889" w:rsidRPr="00901F4E" w:rsidRDefault="00A77B40" w:rsidP="001C7399">
      <w:pPr>
        <w:keepNext/>
        <w:keepLines/>
        <w:spacing w:after="0" w:line="480" w:lineRule="auto"/>
      </w:pPr>
      <w:r w:rsidRPr="0021152D">
        <w:t xml:space="preserve">The oral fluid IgG Capture ELISA performed well in this field setting. The oral swabs were accepted by the population (only </w:t>
      </w:r>
      <w:r w:rsidR="00613A08" w:rsidRPr="0021152D">
        <w:t>1</w:t>
      </w:r>
      <w:r w:rsidRPr="0021152D">
        <w:t>% refus</w:t>
      </w:r>
      <w:r w:rsidR="00FD3857" w:rsidRPr="0021152D">
        <w:t>ed)</w:t>
      </w:r>
      <w:r w:rsidRPr="0021152D">
        <w:t xml:space="preserve"> and were suitable for children and adults. </w:t>
      </w:r>
      <w:r w:rsidR="001313DA" w:rsidRPr="0021152D">
        <w:t>The swabs required no processing before storage at -20</w:t>
      </w:r>
      <w:r w:rsidR="006C506C" w:rsidRPr="0021152D">
        <w:rPr>
          <w:rFonts w:cstheme="minorHAnsi"/>
          <w:vertAlign w:val="superscript"/>
        </w:rPr>
        <w:t>◦</w:t>
      </w:r>
      <w:r w:rsidR="001313DA" w:rsidRPr="0021152D">
        <w:t>C</w:t>
      </w:r>
      <w:r w:rsidR="00AB4BD2" w:rsidRPr="0021152D">
        <w:t>, making them easy to use in field conditions.</w:t>
      </w:r>
      <w:r w:rsidR="001313DA" w:rsidRPr="0021152D">
        <w:t xml:space="preserve"> </w:t>
      </w:r>
      <w:r w:rsidRPr="0021152D">
        <w:t xml:space="preserve">We </w:t>
      </w:r>
      <w:r w:rsidR="00FD3857" w:rsidRPr="0021152D">
        <w:t>optimised</w:t>
      </w:r>
      <w:r w:rsidRPr="0021152D">
        <w:t xml:space="preserve"> specificity by </w:t>
      </w:r>
      <w:r w:rsidR="00CA04B7" w:rsidRPr="0021152D">
        <w:t xml:space="preserve">using a high cut-off (Figure 2) and </w:t>
      </w:r>
      <w:r w:rsidRPr="0021152D">
        <w:t xml:space="preserve">requiring two </w:t>
      </w:r>
      <w:r w:rsidR="00FD3857" w:rsidRPr="0021152D">
        <w:t>reactive</w:t>
      </w:r>
      <w:r w:rsidRPr="0021152D">
        <w:t xml:space="preserve"> results to confirm a positive</w:t>
      </w:r>
      <w:r w:rsidR="00451E10">
        <w:t>;</w:t>
      </w:r>
      <w:r w:rsidRPr="0021152D">
        <w:t xml:space="preserve"> sensitivity remained high (96%).</w:t>
      </w:r>
      <w:r w:rsidR="00C206C1" w:rsidRPr="0021152D">
        <w:t xml:space="preserve"> </w:t>
      </w:r>
    </w:p>
    <w:p w14:paraId="1B020A3D" w14:textId="77777777" w:rsidR="0017180A" w:rsidRPr="0021152D" w:rsidRDefault="0017180A" w:rsidP="00796578">
      <w:pPr>
        <w:spacing w:after="0" w:line="480" w:lineRule="auto"/>
      </w:pPr>
    </w:p>
    <w:p w14:paraId="384F8D6B" w14:textId="28220BFB" w:rsidR="00A65474" w:rsidRPr="0017347C" w:rsidRDefault="00A77B40" w:rsidP="00796578">
      <w:pPr>
        <w:spacing w:after="0" w:line="480" w:lineRule="auto"/>
      </w:pPr>
      <w:r w:rsidRPr="0021152D">
        <w:t xml:space="preserve">Using this assay, </w:t>
      </w:r>
      <w:r w:rsidR="00D0707E" w:rsidRPr="0021152D">
        <w:t>2.6</w:t>
      </w:r>
      <w:r w:rsidR="007B7130" w:rsidRPr="0021152D">
        <w:t>%</w:t>
      </w:r>
      <w:r w:rsidR="005C77DF" w:rsidRPr="0021152D">
        <w:t xml:space="preserve"> (10/389)</w:t>
      </w:r>
      <w:r w:rsidR="007B7130" w:rsidRPr="0021152D">
        <w:t xml:space="preserve"> of </w:t>
      </w:r>
      <w:r w:rsidR="00C966AC" w:rsidRPr="0021152D">
        <w:t xml:space="preserve">asymptomatic members </w:t>
      </w:r>
      <w:r w:rsidR="00134EB5" w:rsidRPr="0021152D">
        <w:t xml:space="preserve">of Ebola-affected households </w:t>
      </w:r>
      <w:r w:rsidR="00D30167" w:rsidRPr="0021152D">
        <w:t xml:space="preserve">had </w:t>
      </w:r>
      <w:r w:rsidR="009870E8" w:rsidRPr="0021152D">
        <w:t xml:space="preserve">evidence of </w:t>
      </w:r>
      <w:r w:rsidR="00D30167" w:rsidRPr="0021152D">
        <w:t>E</w:t>
      </w:r>
      <w:r w:rsidR="008E1E3B">
        <w:t>BOV</w:t>
      </w:r>
      <w:r w:rsidR="00D0707E" w:rsidRPr="0021152D">
        <w:t xml:space="preserve"> </w:t>
      </w:r>
      <w:r w:rsidR="005F5C86" w:rsidRPr="0021152D">
        <w:t xml:space="preserve">infection. </w:t>
      </w:r>
      <w:r w:rsidR="007424FC" w:rsidRPr="0021152D">
        <w:t>Th</w:t>
      </w:r>
      <w:r w:rsidR="005F5C86" w:rsidRPr="0021152D">
        <w:t>is</w:t>
      </w:r>
      <w:r w:rsidR="006A4C76" w:rsidRPr="0021152D">
        <w:t xml:space="preserve"> </w:t>
      </w:r>
      <w:r w:rsidR="005F5C86" w:rsidRPr="0021152D">
        <w:t>is</w:t>
      </w:r>
      <w:r w:rsidR="007026A7" w:rsidRPr="0021152D">
        <w:t xml:space="preserve"> </w:t>
      </w:r>
      <w:r w:rsidR="006A4C76" w:rsidRPr="0021152D">
        <w:t xml:space="preserve">lower than </w:t>
      </w:r>
      <w:r w:rsidR="005F5C86" w:rsidRPr="0021152D">
        <w:t xml:space="preserve">some </w:t>
      </w:r>
      <w:r w:rsidR="002252EF" w:rsidRPr="0021152D">
        <w:t>household contact</w:t>
      </w:r>
      <w:r w:rsidR="00AC7D97" w:rsidRPr="0021152D">
        <w:t xml:space="preserve"> </w:t>
      </w:r>
      <w:r w:rsidR="00072D7E" w:rsidRPr="0021152D">
        <w:t>studies</w:t>
      </w:r>
      <w:r w:rsidR="00605B27" w:rsidRPr="0021152D">
        <w:t>,</w:t>
      </w:r>
      <w:r w:rsidR="009F13FA" w:rsidRPr="0021152D">
        <w:t xml:space="preserve"> </w:t>
      </w:r>
      <w:r w:rsidR="00DB25B8" w:rsidRPr="0021152D">
        <w:t xml:space="preserve">but </w:t>
      </w:r>
      <w:r w:rsidR="00AA500A" w:rsidRPr="0021152D">
        <w:t xml:space="preserve">few </w:t>
      </w:r>
      <w:r w:rsidR="0028779C" w:rsidRPr="0021152D">
        <w:t xml:space="preserve">such studies </w:t>
      </w:r>
      <w:r w:rsidR="00AA500A" w:rsidRPr="0021152D">
        <w:t xml:space="preserve">restricted examination to </w:t>
      </w:r>
      <w:r w:rsidR="009F13FA" w:rsidRPr="0021152D">
        <w:t>asymptomatic contact</w:t>
      </w:r>
      <w:r w:rsidR="00245DDA" w:rsidRPr="0021152D">
        <w:t>s</w:t>
      </w:r>
      <w:r w:rsidR="00D27830" w:rsidRPr="0021152D">
        <w:t>,</w:t>
      </w:r>
      <w:r w:rsidR="00A66C7A" w:rsidRPr="0021152D">
        <w:t xml:space="preserve"> different assays were used</w:t>
      </w:r>
      <w:r w:rsidR="006C506C" w:rsidRPr="0021152D">
        <w:t>,</w:t>
      </w:r>
      <w:r w:rsidR="00D27830" w:rsidRPr="0021152D">
        <w:t xml:space="preserve"> and the definition of contact varied</w:t>
      </w:r>
      <w:r w:rsidR="00EC1CD2" w:rsidRPr="0021152D">
        <w:t xml:space="preserve">. Excluding </w:t>
      </w:r>
      <w:r w:rsidR="00015E21" w:rsidRPr="0021152D">
        <w:t xml:space="preserve">any </w:t>
      </w:r>
      <w:r w:rsidR="00EC1CD2" w:rsidRPr="0021152D">
        <w:t>symptomatic individuals</w:t>
      </w:r>
      <w:r w:rsidR="00134EB5" w:rsidRPr="0021152D">
        <w:t>,</w:t>
      </w:r>
      <w:r w:rsidR="00985CEB" w:rsidRPr="0021152D">
        <w:t xml:space="preserve"> </w:t>
      </w:r>
      <w:r w:rsidR="00134EB5" w:rsidRPr="0021152D">
        <w:t xml:space="preserve">previous estimates are </w:t>
      </w:r>
      <w:r w:rsidR="003174F8" w:rsidRPr="0021152D">
        <w:t>2.5% (10/404) in Yambuku, DRC</w:t>
      </w:r>
      <w:r w:rsidR="009B69C6" w:rsidRPr="0021152D">
        <w:t>, using an immunofluorescence assay</w:t>
      </w:r>
      <w:r w:rsidR="00EC1CD2" w:rsidRPr="0021152D">
        <w:t>;</w:t>
      </w:r>
      <w:r w:rsidR="005E414C" w:rsidRPr="0021152D">
        <w:fldChar w:fldCharType="begin"/>
      </w:r>
      <w:r w:rsidR="005E414C">
        <w:instrText xml:space="preserve"> ADDIN EN.CITE &lt;EndNote&gt;&lt;Cite&gt;&lt;Author&gt;WHO/International_Study_Team&lt;/Author&gt;&lt;Year&gt;1978&lt;/Year&gt;&lt;RecNum&gt;4577&lt;/RecNum&gt;&lt;DisplayText&gt;&lt;style face="superscript"&gt;16&lt;/style&gt;&lt;/DisplayText&gt;&lt;record&gt;&lt;rec-number&gt;4577&lt;/rec-number&gt;&lt;foreign-keys&gt;&lt;key app="EN" db-id="awsrxate55etsueszabxfv9yer0rs99pfawd" timestamp="1423829801"&gt;4577&lt;/key&gt;&lt;/foreign-keys&gt;&lt;ref-type name="Journal Article"&gt;17&lt;/ref-type&gt;&lt;contributors&gt;&lt;authors&gt;&lt;author&gt;WHO/International_Study_Team&lt;/author&gt;&lt;/authors&gt;&lt;/contributors&gt;&lt;titles&gt;&lt;title&gt;Ebola haemorrhagic fever in Zaire, 1976&lt;/title&gt;&lt;secondary-title&gt;Bull World Health Organ&lt;/secondary-title&gt;&lt;alt-title&gt;Bulletin of the World Health Organization&lt;/alt-title&gt;&lt;/titles&gt;&lt;periodical&gt;&lt;full-title&gt;Bull World Health Organ&lt;/full-title&gt;&lt;/periodical&gt;&lt;alt-periodical&gt;&lt;full-title&gt;Bulletin of the World Health Organization&lt;/full-title&gt;&lt;/alt-periodical&gt;&lt;pages&gt;271-93&lt;/pages&gt;&lt;volume&gt;56&lt;/volume&gt;&lt;number&gt;2&lt;/number&gt;&lt;keywords&gt;&lt;keyword&gt;Adolescent&lt;/keyword&gt;&lt;keyword&gt;Adult&lt;/keyword&gt;&lt;keyword&gt;Child&lt;/keyword&gt;&lt;keyword&gt;Child, Preschool&lt;/keyword&gt;&lt;keyword&gt;Democratic Republic of the Congo&lt;/keyword&gt;&lt;keyword&gt;*Disease Outbreaks&lt;/keyword&gt;&lt;keyword&gt;*Epidemiologic Methods&lt;/keyword&gt;&lt;keyword&gt;Female&lt;/keyword&gt;&lt;keyword&gt;Hemorrhagic Fevers, Viral/*epidemiology/microbiology/transmission&lt;/keyword&gt;&lt;keyword&gt;Humans&lt;/keyword&gt;&lt;keyword&gt;Infant&lt;/keyword&gt;&lt;keyword&gt;Infant, Newborn&lt;/keyword&gt;&lt;keyword&gt;Injections&lt;/keyword&gt;&lt;keyword&gt;Male&lt;/keyword&gt;&lt;keyword&gt;Middle Aged&lt;/keyword&gt;&lt;keyword&gt;Rhabdoviridae/isolation &amp;amp; purification&lt;/keyword&gt;&lt;/keywords&gt;&lt;dates&gt;&lt;year&gt;1978&lt;/year&gt;&lt;/dates&gt;&lt;isbn&gt;0042-9686 (Print)&amp;#xD;0042-9686 (Linking)&lt;/isbn&gt;&lt;accession-num&gt;307456&lt;/accession-num&gt;&lt;urls&gt;&lt;related-urls&gt;&lt;url&gt;http://www.ncbi.nlm.nih.gov/pubmed/307456&lt;/url&gt;&lt;/related-urls&gt;&lt;/urls&gt;&lt;custom2&gt;2395567&lt;/custom2&gt;&lt;/record&gt;&lt;/Cite&gt;&lt;/EndNote&gt;</w:instrText>
      </w:r>
      <w:r w:rsidR="005E414C" w:rsidRPr="0021152D">
        <w:fldChar w:fldCharType="separate"/>
      </w:r>
      <w:r w:rsidR="005E414C" w:rsidRPr="005E414C">
        <w:rPr>
          <w:noProof/>
          <w:vertAlign w:val="superscript"/>
        </w:rPr>
        <w:t>16</w:t>
      </w:r>
      <w:r w:rsidR="005E414C" w:rsidRPr="0021152D">
        <w:fldChar w:fldCharType="end"/>
      </w:r>
      <w:r w:rsidR="00EC1CD2" w:rsidRPr="0021152D">
        <w:t xml:space="preserve"> </w:t>
      </w:r>
      <w:r w:rsidR="00DC0AF0" w:rsidRPr="0021152D">
        <w:t>4.0</w:t>
      </w:r>
      <w:r w:rsidR="00EC1CD2" w:rsidRPr="0021152D">
        <w:t>% (</w:t>
      </w:r>
      <w:r w:rsidR="00DC0AF0" w:rsidRPr="0021152D">
        <w:t>4</w:t>
      </w:r>
      <w:r w:rsidR="00EC1CD2" w:rsidRPr="0021152D">
        <w:t>/10</w:t>
      </w:r>
      <w:r w:rsidR="00DC0AF0" w:rsidRPr="0021152D">
        <w:t>1</w:t>
      </w:r>
      <w:r w:rsidR="00EC1CD2" w:rsidRPr="0021152D">
        <w:t>) in Kikwit;</w:t>
      </w:r>
      <w:r w:rsidR="005E414C" w:rsidRPr="0021152D">
        <w:fldChar w:fldCharType="begin">
          <w:fldData xml:space="preserve">PEVuZE5vdGU+PENpdGU+PEF1dGhvcj5Sb3dlPC9BdXRob3I+PFllYXI+MTk5OTwvWWVhcj48UmVj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</w:fldData>
        </w:fldChar>
      </w:r>
      <w:r w:rsidR="005E414C">
        <w:instrText xml:space="preserve"> ADDIN EN.CITE </w:instrText>
      </w:r>
      <w:r w:rsidR="005E414C">
        <w:fldChar w:fldCharType="begin">
          <w:fldData xml:space="preserve">PEVuZE5vdGU+PENpdGU+PEF1dGhvcj5Sb3dlPC9BdXRob3I+PFllYXI+MTk5OTwvWWVhcj48UmVj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</w:fldData>
        </w:fldChar>
      </w:r>
      <w:r w:rsidR="005E414C">
        <w:instrText xml:space="preserve"> ADDIN EN.CITE.DATA </w:instrText>
      </w:r>
      <w:r w:rsidR="005E414C">
        <w:fldChar w:fldCharType="end"/>
      </w:r>
      <w:r w:rsidR="005E414C" w:rsidRPr="0021152D">
        <w:fldChar w:fldCharType="separate"/>
      </w:r>
      <w:r w:rsidR="005E414C" w:rsidRPr="005E414C">
        <w:rPr>
          <w:noProof/>
          <w:vertAlign w:val="superscript"/>
        </w:rPr>
        <w:t>17</w:t>
      </w:r>
      <w:r w:rsidR="005E414C" w:rsidRPr="0021152D">
        <w:fldChar w:fldCharType="end"/>
      </w:r>
      <w:r w:rsidR="00212D6B" w:rsidRPr="0021152D">
        <w:t xml:space="preserve"> 21.4% (12/56) in Gabon</w:t>
      </w:r>
      <w:r w:rsidR="00EC1CD2" w:rsidRPr="0021152D">
        <w:t>;</w:t>
      </w:r>
      <w:r w:rsidR="005E414C" w:rsidRPr="0021152D">
        <w:fldChar w:fldCharType="begin">
          <w:fldData xml:space="preserve">PEVuZE5vdGU+PENpdGU+PEF1dGhvcj5CZXJ0aGVyYXQ8L0F1dGhvcj48WWVhcj4xOTk5PC9ZZWFy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</w:fldData>
        </w:fldChar>
      </w:r>
      <w:r w:rsidR="005E414C">
        <w:instrText xml:space="preserve"> ADDIN EN.CITE </w:instrText>
      </w:r>
      <w:r w:rsidR="005E414C">
        <w:fldChar w:fldCharType="begin">
          <w:fldData xml:space="preserve">PEVuZE5vdGU+PENpdGU+PEF1dGhvcj5CZXJ0aGVyYXQ8L0F1dGhvcj48WWVhcj4xOTk5PC9ZZWFy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</w:fldData>
        </w:fldChar>
      </w:r>
      <w:r w:rsidR="005E414C">
        <w:instrText xml:space="preserve"> ADDIN EN.CITE.DATA </w:instrText>
      </w:r>
      <w:r w:rsidR="005E414C">
        <w:fldChar w:fldCharType="end"/>
      </w:r>
      <w:r w:rsidR="005E414C" w:rsidRPr="0021152D">
        <w:fldChar w:fldCharType="separate"/>
      </w:r>
      <w:r w:rsidR="005E414C" w:rsidRPr="005E414C">
        <w:rPr>
          <w:noProof/>
          <w:vertAlign w:val="superscript"/>
        </w:rPr>
        <w:t>18</w:t>
      </w:r>
      <w:r w:rsidR="005E414C" w:rsidRPr="0021152D">
        <w:fldChar w:fldCharType="end"/>
      </w:r>
      <w:r w:rsidR="00EC1CD2" w:rsidRPr="0021152D">
        <w:t xml:space="preserve"> 45.9% (11/24) among highly</w:t>
      </w:r>
      <w:r w:rsidR="00A36079">
        <w:t>-</w:t>
      </w:r>
      <w:r w:rsidR="00EC1CD2" w:rsidRPr="0021152D">
        <w:t>exposed contacts in Gabon;</w:t>
      </w:r>
      <w:r w:rsidR="005E414C" w:rsidRPr="0021152D">
        <w:fldChar w:fldCharType="begin">
          <w:fldData xml:space="preserve">PEVuZE5vdGU+PENpdGU+PEF1dGhvcj5MZXJveTwvQXV0aG9yPjxZZWFyPjIwMDA8L1llYXI+PFJl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</w:fldData>
        </w:fldChar>
      </w:r>
      <w:r w:rsidR="005E414C" w:rsidRPr="0021152D">
        <w:instrText xml:space="preserve"> ADDIN EN.CITE </w:instrText>
      </w:r>
      <w:r w:rsidR="005E414C" w:rsidRPr="0021152D">
        <w:fldChar w:fldCharType="begin">
          <w:fldData xml:space="preserve">PEVuZE5vdGU+PENpdGU+PEF1dGhvcj5MZXJveTwvQXV0aG9yPjxZZWFyPjIwMDA8L1llYXI+PFJl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</w:fldData>
        </w:fldChar>
      </w:r>
      <w:r w:rsidR="005E414C" w:rsidRPr="0021152D">
        <w:instrText xml:space="preserve"> ADDIN EN.CITE.DATA </w:instrText>
      </w:r>
      <w:r w:rsidR="005E414C" w:rsidRPr="0021152D">
        <w:fldChar w:fldCharType="end"/>
      </w:r>
      <w:r w:rsidR="005E414C" w:rsidRPr="0021152D">
        <w:fldChar w:fldCharType="separate"/>
      </w:r>
      <w:r w:rsidR="005E414C" w:rsidRPr="0021152D">
        <w:rPr>
          <w:noProof/>
          <w:vertAlign w:val="superscript"/>
        </w:rPr>
        <w:t>4</w:t>
      </w:r>
      <w:r w:rsidR="005E414C" w:rsidRPr="0021152D">
        <w:fldChar w:fldCharType="end"/>
      </w:r>
      <w:r w:rsidR="00EC1CD2" w:rsidRPr="0021152D">
        <w:t xml:space="preserve"> </w:t>
      </w:r>
      <w:r w:rsidR="0084380A" w:rsidRPr="0021152D">
        <w:t>1.0</w:t>
      </w:r>
      <w:r w:rsidR="00EC1CD2" w:rsidRPr="0021152D">
        <w:t>% (2/2</w:t>
      </w:r>
      <w:r w:rsidR="0084380A" w:rsidRPr="0021152D">
        <w:t>10</w:t>
      </w:r>
      <w:r w:rsidR="0091342F" w:rsidRPr="0021152D">
        <w:t>) in Uganda</w:t>
      </w:r>
      <w:r w:rsidR="005E414C" w:rsidRPr="0021152D">
        <w:fldChar w:fldCharType="begin"/>
      </w:r>
      <w:r w:rsidR="005E414C" w:rsidRPr="0021152D">
        <w:instrText xml:space="preserve"> ADDIN EN.CITE &lt;EndNote&gt;&lt;Cite&gt;&lt;Author&gt;Clark&lt;/Author&gt;&lt;Year&gt;2015&lt;/Year&gt;&lt;RecNum&gt;4944&lt;/RecNum&gt;&lt;DisplayText&gt;&lt;style face="superscript"&gt;3&lt;/style&gt;&lt;/DisplayText&gt;&lt;record&gt;&lt;rec-number&gt;4944&lt;/rec-number&gt;&lt;foreign-keys&gt;&lt;key app="EN" db-id="awsrxate55etsueszabxfv9yer0rs99pfawd" timestamp="1460561142"&gt;4944&lt;/key&gt;&lt;/foreign-keys&gt;&lt;ref-type name="Journal Article"&gt;17&lt;/ref-type&gt;&lt;contributors&gt;&lt;authors&gt;&lt;author&gt;Clark, Danielle V.&lt;/author&gt;&lt;author&gt;Kibuuka, Hannah&lt;/author&gt;&lt;author&gt;Millard, Monica&lt;/author&gt;&lt;author&gt;Wakabi, Salim&lt;/author&gt;&lt;author&gt;Lukwago, Luswa&lt;/author&gt;&lt;author&gt;Taylor, Alison&lt;/author&gt;&lt;author&gt;Eller, Michael A.&lt;/author&gt;&lt;author&gt;Eller, Leigh Anne&lt;/author&gt;&lt;author&gt;Michael, Nelson L.&lt;/author&gt;&lt;author&gt;Honko, Anna N.&lt;/author&gt;&lt;author&gt;Olinger, Gene G.&lt;/author&gt;&lt;author&gt;Schoepp, Randal J.&lt;/author&gt;&lt;author&gt;Hepburn, Matthew J.&lt;/author&gt;&lt;author&gt;Hensley, Lisa E.&lt;/author&gt;&lt;author&gt;Robb, Merlin L.&lt;/author&gt;&lt;/authors&gt;&lt;/contributors&gt;&lt;titles&gt;&lt;title&gt;Long-term sequelae after Ebola virus disease in Bundibugyo, Uganda: a retrospective cohort study&lt;/title&gt;&lt;secondary-title&gt;The Lancet Infectious Diseases&lt;/secondary-title&gt;&lt;/titles&gt;&lt;periodical&gt;&lt;full-title&gt;The Lancet Infectious Diseases&lt;/full-title&gt;&lt;/periodical&gt;&lt;pages&gt;905-912&lt;/pages&gt;&lt;volume&gt;15&lt;/volume&gt;&lt;number&gt;8&lt;/number&gt;&lt;dates&gt;&lt;year&gt;2015&lt;/year&gt;&lt;/dates&gt;&lt;isbn&gt;14733099&lt;/isbn&gt;&lt;urls&gt;&lt;/urls&gt;&lt;electronic-resource-num&gt;10.1016/s1473-3099(15)70152-0&lt;/electronic-resource-num&gt;&lt;/record&gt;&lt;/Cite&gt;&lt;/EndNote&gt;</w:instrText>
      </w:r>
      <w:r w:rsidR="005E414C" w:rsidRPr="0021152D">
        <w:fldChar w:fldCharType="separate"/>
      </w:r>
      <w:r w:rsidR="005E414C" w:rsidRPr="0021152D">
        <w:rPr>
          <w:noProof/>
          <w:vertAlign w:val="superscript"/>
        </w:rPr>
        <w:t>3</w:t>
      </w:r>
      <w:r w:rsidR="005E414C" w:rsidRPr="0021152D">
        <w:fldChar w:fldCharType="end"/>
      </w:r>
      <w:r w:rsidR="0017347C">
        <w:t xml:space="preserve">, and 6.5% (12/185) in </w:t>
      </w:r>
      <w:proofErr w:type="spellStart"/>
      <w:r w:rsidR="0017347C">
        <w:t>Kono</w:t>
      </w:r>
      <w:proofErr w:type="spellEnd"/>
      <w:r w:rsidR="00F27418">
        <w:t>,</w:t>
      </w:r>
      <w:r w:rsidR="0017347C">
        <w:t xml:space="preserve"> Sierra Leone,</w:t>
      </w:r>
      <w:r w:rsidR="00432EBF">
        <w:fldChar w:fldCharType="begin">
          <w:fldData xml:space="preserve">PEVuZE5vdGU+PENpdGU+PEF1dGhvcj5SaWNoYXJkc29uPC9BdXRob3I+PFllYXI+MjAxNjwvWWVh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=
</w:fldData>
        </w:fldChar>
      </w:r>
      <w:r w:rsidR="00432EBF">
        <w:instrText xml:space="preserve"> ADDIN EN.CITE </w:instrText>
      </w:r>
      <w:r w:rsidR="00432EBF">
        <w:fldChar w:fldCharType="begin">
          <w:fldData xml:space="preserve">PEVuZE5vdGU+PENpdGU+PEF1dGhvcj5SaWNoYXJkc29uPC9BdXRob3I+PFllYXI+MjAxNjwvWWVh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=
</w:fldData>
        </w:fldChar>
      </w:r>
      <w:r w:rsidR="00432EBF">
        <w:instrText xml:space="preserve"> ADDIN EN.CITE.DATA </w:instrText>
      </w:r>
      <w:r w:rsidR="00432EBF">
        <w:fldChar w:fldCharType="end"/>
      </w:r>
      <w:r w:rsidR="00432EBF">
        <w:fldChar w:fldCharType="separate"/>
      </w:r>
      <w:r w:rsidR="00432EBF" w:rsidRPr="00432EBF">
        <w:rPr>
          <w:noProof/>
          <w:vertAlign w:val="superscript"/>
        </w:rPr>
        <w:t>19</w:t>
      </w:r>
      <w:r w:rsidR="00432EBF">
        <w:fldChar w:fldCharType="end"/>
      </w:r>
      <w:r w:rsidR="0017347C">
        <w:t xml:space="preserve"> </w:t>
      </w:r>
      <w:r w:rsidR="0091342F" w:rsidRPr="0021152D">
        <w:t>using different ELISA</w:t>
      </w:r>
      <w:r w:rsidR="00432EBF">
        <w:t>s</w:t>
      </w:r>
      <w:r w:rsidR="0091342F" w:rsidRPr="0021152D">
        <w:t>.</w:t>
      </w:r>
      <w:r w:rsidR="00EC1CD2" w:rsidRPr="0021152D">
        <w:t xml:space="preserve">  </w:t>
      </w:r>
      <w:r w:rsidR="0017347C">
        <w:t xml:space="preserve">A </w:t>
      </w:r>
      <w:r w:rsidR="00CF0E33" w:rsidRPr="0017347C">
        <w:t xml:space="preserve"> preliminary report from Liberia </w:t>
      </w:r>
      <w:r w:rsidR="00B35D81" w:rsidRPr="0017347C">
        <w:t>stud</w:t>
      </w:r>
      <w:r w:rsidR="00360738" w:rsidRPr="0017347C">
        <w:t>ied</w:t>
      </w:r>
      <w:r w:rsidR="00CF0E33" w:rsidRPr="0017347C">
        <w:t xml:space="preserve"> 760 </w:t>
      </w:r>
      <w:r w:rsidR="00360738" w:rsidRPr="0017347C">
        <w:t>household members or sexual contacts; 13% w</w:t>
      </w:r>
      <w:r w:rsidR="00CF0E33" w:rsidRPr="0017347C">
        <w:t>ere positive but it is not clear if all were asymptomatic</w:t>
      </w:r>
      <w:r w:rsidR="00360738" w:rsidRPr="0017347C">
        <w:t xml:space="preserve"> or which contact group they </w:t>
      </w:r>
      <w:r w:rsidR="00015E21" w:rsidRPr="0017347C">
        <w:t>belonged to</w:t>
      </w:r>
      <w:r w:rsidR="00CF0E33" w:rsidRPr="0017347C">
        <w:t>.</w:t>
      </w:r>
      <w:r w:rsidR="005E414C" w:rsidRPr="0017347C">
        <w:fldChar w:fldCharType="begin"/>
      </w:r>
      <w:r w:rsidR="00432EBF">
        <w:instrText xml:space="preserve"> ADDIN EN.CITE &lt;EndNote&gt;&lt;Cite&gt;&lt;Author&gt;Fallah&lt;/Author&gt;&lt;RecNum&gt;5138&lt;/RecNum&gt;&lt;DisplayText&gt;&lt;style face="superscript"&gt;20&lt;/style&gt;&lt;/DisplayText&gt;&lt;record&gt;&lt;rec-number&gt;5138&lt;/rec-number&gt;&lt;foreign-keys&gt;&lt;key app="EN" db-id="awsrxate55etsueszabxfv9yer0rs99pfawd" timestamp="1460568783"&gt;5138&lt;/key&gt;&lt;/foreign-keys&gt;&lt;ref-type name="Conference Paper"&gt;47&lt;/ref-type&gt;&lt;contributors&gt;&lt;authors&gt;&lt;author&gt;Fallah, M.&lt;/author&gt;&lt;author&gt;Prevail_III_Research_Team&lt;/author&gt;&lt;/authors&gt;&lt;/contributors&gt;&lt;titles&gt;&lt;title&gt;A cohort study of survivors of Ebola Virus Infection in Liberia (PREVAIL III). http://www.croiwebcasts.org/console/player/29569?mediaType=slideVideo&amp;amp;&lt;/title&gt;&lt;secondary-title&gt;CROI Boston February 22-25 2016 &lt;/secondary-title&gt;&lt;/titles&gt;&lt;dates&gt;&lt;/dates&gt;&lt;pub-location&gt;Boston&lt;/pub-location&gt;&lt;urls&gt;&lt;/urls&gt;&lt;/record&gt;&lt;/Cite&gt;&lt;/EndNote&gt;</w:instrText>
      </w:r>
      <w:r w:rsidR="005E414C" w:rsidRPr="0017347C">
        <w:fldChar w:fldCharType="separate"/>
      </w:r>
      <w:r w:rsidR="00432EBF" w:rsidRPr="00432EBF">
        <w:rPr>
          <w:noProof/>
          <w:vertAlign w:val="superscript"/>
        </w:rPr>
        <w:t>20</w:t>
      </w:r>
      <w:r w:rsidR="005E414C" w:rsidRPr="0017347C">
        <w:fldChar w:fldCharType="end"/>
      </w:r>
      <w:r w:rsidR="00CF0E33" w:rsidRPr="0017347C">
        <w:t xml:space="preserve"> </w:t>
      </w:r>
    </w:p>
    <w:p w14:paraId="24DD5DBC" w14:textId="77777777" w:rsidR="002E2322" w:rsidRDefault="002E2322" w:rsidP="002E2322">
      <w:pPr>
        <w:spacing w:after="0" w:line="480" w:lineRule="auto"/>
      </w:pPr>
    </w:p>
    <w:p w14:paraId="443DD75D" w14:textId="193BFE4D" w:rsidR="003A5414" w:rsidRDefault="00432EBF" w:rsidP="003A5414">
      <w:pPr>
        <w:spacing w:after="0" w:line="480" w:lineRule="auto"/>
      </w:pPr>
      <w:r w:rsidRPr="0021152D">
        <w:t xml:space="preserve">The higher proportion of asymptomatic infection in adolescents, </w:t>
      </w:r>
      <w:r>
        <w:t xml:space="preserve">and </w:t>
      </w:r>
      <w:r w:rsidRPr="0021152D">
        <w:t xml:space="preserve">the higher </w:t>
      </w:r>
      <w:r>
        <w:t xml:space="preserve">reactivity </w:t>
      </w:r>
      <w:r w:rsidRPr="0021152D">
        <w:t xml:space="preserve">levels in younger survivors are consistent </w:t>
      </w:r>
      <w:r>
        <w:t>with a lower risk of severe</w:t>
      </w:r>
      <w:r w:rsidRPr="0021152D">
        <w:t xml:space="preserve"> disease. </w:t>
      </w:r>
      <w:r w:rsidR="002E2322" w:rsidRPr="0021152D">
        <w:t>Immunological differences between symptomatic and asymptomatically-infected individuals, and between adults and children, have been noted previously.</w:t>
      </w:r>
      <w:r w:rsidR="002E2322" w:rsidRPr="0021152D">
        <w:fldChar w:fldCharType="begin">
          <w:fldData xml:space="preserve">PEVuZE5vdGU+PENpdGU+PEF1dGhvcj5Sb3dlPC9BdXRob3I+PFllYXI+MTk5OTwvWWVhcj48UmVj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=
</w:fldData>
        </w:fldChar>
      </w:r>
      <w:r w:rsidR="002E2322">
        <w:instrText xml:space="preserve"> ADDIN EN.CITE </w:instrText>
      </w:r>
      <w:r w:rsidR="002E2322">
        <w:fldChar w:fldCharType="begin">
          <w:fldData xml:space="preserve">PEVuZE5vdGU+PENpdGU+PEF1dGhvcj5Sb3dlPC9BdXRob3I+PFllYXI+MTk5OTwvWWVhcj48UmVj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=
</w:fldData>
        </w:fldChar>
      </w:r>
      <w:r w:rsidR="002E2322">
        <w:instrText xml:space="preserve"> ADDIN EN.CITE.DATA </w:instrText>
      </w:r>
      <w:r w:rsidR="002E2322">
        <w:fldChar w:fldCharType="end"/>
      </w:r>
      <w:r w:rsidR="002E2322" w:rsidRPr="0021152D">
        <w:fldChar w:fldCharType="separate"/>
      </w:r>
      <w:hyperlink w:anchor="_ENREF_17" w:tooltip="Rowe, 1999 #4547" w:history="1">
        <w:r w:rsidR="002E2322" w:rsidRPr="005E414C">
          <w:rPr>
            <w:noProof/>
            <w:vertAlign w:val="superscript"/>
          </w:rPr>
          <w:t>17</w:t>
        </w:r>
      </w:hyperlink>
      <w:r w:rsidR="002E2322" w:rsidRPr="005E414C">
        <w:rPr>
          <w:noProof/>
          <w:vertAlign w:val="superscript"/>
        </w:rPr>
        <w:t xml:space="preserve">, </w:t>
      </w:r>
      <w:hyperlink w:anchor="_ENREF_27" w:tooltip="Leroy, 2001 #5020" w:history="1">
        <w:r w:rsidR="002E2322" w:rsidRPr="005E414C">
          <w:rPr>
            <w:noProof/>
            <w:vertAlign w:val="superscript"/>
          </w:rPr>
          <w:t>27</w:t>
        </w:r>
      </w:hyperlink>
      <w:r w:rsidR="002E2322" w:rsidRPr="005E414C">
        <w:rPr>
          <w:noProof/>
          <w:vertAlign w:val="superscript"/>
        </w:rPr>
        <w:t xml:space="preserve">, </w:t>
      </w:r>
      <w:hyperlink w:anchor="_ENREF_28" w:tooltip="McElroy, 2014 #4760" w:history="1">
        <w:r w:rsidR="002E2322" w:rsidRPr="005E414C">
          <w:rPr>
            <w:noProof/>
            <w:vertAlign w:val="superscript"/>
          </w:rPr>
          <w:t>28</w:t>
        </w:r>
      </w:hyperlink>
      <w:r w:rsidR="002E2322" w:rsidRPr="0021152D">
        <w:fldChar w:fldCharType="end"/>
      </w:r>
      <w:r w:rsidR="002E2322" w:rsidRPr="0021152D">
        <w:t xml:space="preserve"> The slight excess of </w:t>
      </w:r>
      <w:r>
        <w:t xml:space="preserve">missed </w:t>
      </w:r>
      <w:r w:rsidR="002E2322" w:rsidRPr="0021152D">
        <w:t>symptomatic infections in children &lt;5 is consistent with under-diagnosis in this group.</w:t>
      </w:r>
      <w:hyperlink w:anchor="_ENREF_11" w:tooltip="Helleringer, 2015 #4678" w:history="1">
        <w:r w:rsidR="002E2322" w:rsidRPr="0021152D">
          <w:fldChar w:fldCharType="begin"/>
        </w:r>
        <w:r w:rsidR="002E2322" w:rsidRPr="0021152D">
          <w:instrText xml:space="preserve"> ADDIN EN.CITE &lt;EndNote&gt;&lt;Cite&gt;&lt;Author&gt;Helleringer&lt;/Author&gt;&lt;Year&gt;2015&lt;/Year&gt;&lt;RecNum&gt;4678&lt;/RecNum&gt;&lt;DisplayText&gt;&lt;style face="superscript"&gt;11&lt;/style&gt;&lt;/DisplayText&gt;&lt;record&gt;&lt;rec-number&gt;4678&lt;/rec-number&gt;&lt;foreign-keys&gt;&lt;key app="EN" db-id="awsrxate55etsueszabxfv9yer0rs99pfawd" timestamp="1447251817"&gt;4678&lt;/key&gt;&lt;/foreign-keys&gt;&lt;ref-type name="Journal Article"&gt;17&lt;/ref-type&gt;&lt;contributors&gt;&lt;authors&gt;&lt;author&gt;Helleringer, S.&lt;/author&gt;&lt;author&gt;Noymer, A.&lt;/author&gt;&lt;author&gt;Clark, S. J.&lt;/author&gt;&lt;author&gt;McCormick, T.&lt;/author&gt;&lt;/authors&gt;&lt;/contributors&gt;&lt;auth-address&gt;Johns Hopkins University, Baltimore, MA, USA. Electronic address: sheller7@jhu.edu.&amp;#xD;University of California at Irvine, Irvine, CA, USA.&amp;#xD;University of Washington, Seattle, WA, USA; MRC/Wits Rural Public Health and Health Transitions Research Unit (Agincourt), School of Public Health, Faculty of Health Sciences, University of the Witwatersrand, Johannesburg, South Africa.&amp;#xD;University of Washington, Seattle, WA, USA.&lt;/auth-address&gt;&lt;titles&gt;&lt;title&gt;Did Ebola relatively spare children?&lt;/title&gt;&lt;secondary-title&gt;Lancet&lt;/secondary-title&gt;&lt;alt-title&gt;Lancet&lt;/alt-title&gt;&lt;/titles&gt;&lt;periodical&gt;&lt;full-title&gt;Lancet&lt;/full-title&gt;&lt;/periodical&gt;&lt;alt-periodical&gt;&lt;full-title&gt;Lancet&lt;/full-title&gt;&lt;/alt-periodical&gt;&lt;pages&gt;1442-3&lt;/pages&gt;&lt;volume&gt;386&lt;/volume&gt;&lt;number&gt;10002&lt;/number&gt;&lt;keywords&gt;&lt;keyword&gt;Hemorrhagic Fever, Ebola/*epidemiology&lt;/keyword&gt;&lt;keyword&gt;Humans&lt;/keyword&gt;&lt;/keywords&gt;&lt;dates&gt;&lt;year&gt;2015&lt;/year&gt;&lt;pub-dates&gt;&lt;date&gt;Oct 10&lt;/date&gt;&lt;/pub-dates&gt;&lt;/dates&gt;&lt;isbn&gt;1474-547X (Electronic)&amp;#xD;0140-6736 (Linking)&lt;/isbn&gt;&lt;accession-num&gt;26466040&lt;/accession-num&gt;&lt;urls&gt;&lt;related-urls&gt;&lt;url&gt;http://www.ncbi.nlm.nih.gov/pubmed/26466040&lt;/url&gt;&lt;/related-urls&gt;&lt;/urls&gt;&lt;electronic-resource-num&gt;10.1016/S0140-6736(15)00415-8&lt;/electronic-resource-num&gt;&lt;/record&gt;&lt;/Cite&gt;&lt;/EndNote&gt;</w:instrText>
        </w:r>
        <w:r w:rsidR="002E2322" w:rsidRPr="0021152D">
          <w:fldChar w:fldCharType="separate"/>
        </w:r>
        <w:r w:rsidR="002E2322" w:rsidRPr="0021152D">
          <w:rPr>
            <w:noProof/>
            <w:vertAlign w:val="superscript"/>
          </w:rPr>
          <w:t>11</w:t>
        </w:r>
        <w:r w:rsidR="002E2322" w:rsidRPr="0021152D">
          <w:fldChar w:fldCharType="end"/>
        </w:r>
      </w:hyperlink>
      <w:r w:rsidR="002E2322" w:rsidRPr="0021152D">
        <w:t xml:space="preserve"> </w:t>
      </w:r>
      <w:r w:rsidR="003A5414" w:rsidRPr="0021152D">
        <w:t>There was no evidence that any of the seropositive results were due to late transmission via semen:</w:t>
      </w:r>
      <w:hyperlink w:anchor="_ENREF_23" w:tooltip="Deen, 2015 #4836" w:history="1">
        <w:r w:rsidR="003A5414" w:rsidRPr="0021152D">
          <w:fldChar w:fldCharType="begin">
            <w:fldData xml:space="preserve">PEVuZE5vdGU+PENpdGU+PEF1dGhvcj5EZWVuPC9BdXRob3I+PFllYXI+MjAxNTwvWWVhcj48UmVj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</w:fldData>
          </w:fldChar>
        </w:r>
        <w:r w:rsidR="003A5414">
          <w:instrText xml:space="preserve"> ADDIN EN.CITE </w:instrText>
        </w:r>
        <w:r w:rsidR="003A5414">
          <w:fldChar w:fldCharType="begin">
            <w:fldData xml:space="preserve">PEVuZE5vdGU+PENpdGU+PEF1dGhvcj5EZWVuPC9BdXRob3I+PFllYXI+MjAxNTwvWWVhcj48UmVj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</w:fldData>
          </w:fldChar>
        </w:r>
        <w:r w:rsidR="003A5414">
          <w:instrText xml:space="preserve"> ADDIN EN.CITE.DATA </w:instrText>
        </w:r>
        <w:r w:rsidR="003A5414">
          <w:fldChar w:fldCharType="end"/>
        </w:r>
        <w:r w:rsidR="003A5414" w:rsidRPr="0021152D">
          <w:fldChar w:fldCharType="separate"/>
        </w:r>
        <w:r w:rsidR="003A5414" w:rsidRPr="005E414C">
          <w:rPr>
            <w:noProof/>
            <w:vertAlign w:val="superscript"/>
          </w:rPr>
          <w:t>23</w:t>
        </w:r>
        <w:r w:rsidR="003A5414" w:rsidRPr="0021152D">
          <w:fldChar w:fldCharType="end"/>
        </w:r>
      </w:hyperlink>
      <w:r w:rsidR="003A5414" w:rsidRPr="0021152D">
        <w:t xml:space="preserve"> only two spouses of </w:t>
      </w:r>
      <w:r w:rsidR="003A5414">
        <w:t>EVD</w:t>
      </w:r>
      <w:r w:rsidR="003A5414" w:rsidRPr="0021152D">
        <w:t xml:space="preserve"> survivors were seropositive and both were male. </w:t>
      </w:r>
    </w:p>
    <w:p w14:paraId="611265ED" w14:textId="77777777" w:rsidR="002E2322" w:rsidRPr="0021152D" w:rsidRDefault="002E2322" w:rsidP="002E2322">
      <w:pPr>
        <w:spacing w:after="0" w:line="480" w:lineRule="auto"/>
      </w:pPr>
    </w:p>
    <w:p w14:paraId="19DD25A5" w14:textId="73E1AA3A" w:rsidR="002E2322" w:rsidRPr="0021152D" w:rsidRDefault="002E2322" w:rsidP="002E2322">
      <w:pPr>
        <w:spacing w:after="0" w:line="480" w:lineRule="auto"/>
      </w:pPr>
      <w:r w:rsidRPr="0021152D">
        <w:t xml:space="preserve">WHO guidelines for </w:t>
      </w:r>
      <w:r>
        <w:t>EVD</w:t>
      </w:r>
      <w:r w:rsidRPr="0021152D">
        <w:t xml:space="preserve"> survivor care</w:t>
      </w:r>
      <w:hyperlink w:anchor="_ENREF_29" w:tooltip="World_Health_Organisation, 2016 #5141" w:history="1">
        <w:r w:rsidRPr="0021152D">
          <w:fldChar w:fldCharType="begin"/>
        </w:r>
        <w:r>
          <w:instrText xml:space="preserve"> ADDIN EN.CITE &lt;EndNote&gt;&lt;Cite&gt;&lt;Author&gt;World_Health_Organisation&lt;/Author&gt;&lt;Year&gt;2016&lt;/Year&gt;&lt;RecNum&gt;5141&lt;/RecNum&gt;&lt;DisplayText&gt;&lt;style face="superscript"&gt;29&lt;/style&gt;&lt;/DisplayText&gt;&lt;record&gt;&lt;rec-number&gt;5141&lt;/rec-number&gt;&lt;foreign-keys&gt;&lt;key app="EN" db-id="awsrxate55etsueszabxfv9yer0rs99pfawd" timestamp="1462284166"&gt;5141&lt;/key&gt;&lt;/foreign-keys&gt;&lt;ref-type name="Electronic Book"&gt;44&lt;/ref-type&gt;&lt;contributors&gt;&lt;authors&gt;&lt;author&gt;World_Health_Organisation&lt;/author&gt;&lt;/authors&gt;&lt;/contributors&gt;&lt;titles&gt;&lt;title&gt;Interim Guidance. Clinical care for survivors of Ebola virus disease WHO/EVD/OHE/PED/16.1 Rev.2. http://apps.who.int/iris/bitstream/10665/204235/1/WHO_EVD_OHE_PED_16.1_eng.pdf&lt;/title&gt;&lt;/titles&gt;&lt;dates&gt;&lt;year&gt;2016&lt;/year&gt;&lt;/dates&gt;&lt;urls&gt;&lt;/urls&gt;&lt;/record&gt;&lt;/Cite&gt;&lt;/EndNote&gt;</w:instrText>
        </w:r>
        <w:r w:rsidRPr="0021152D">
          <w:fldChar w:fldCharType="separate"/>
        </w:r>
        <w:r w:rsidRPr="005E414C">
          <w:rPr>
            <w:noProof/>
            <w:vertAlign w:val="superscript"/>
          </w:rPr>
          <w:t>29</w:t>
        </w:r>
        <w:r w:rsidRPr="0021152D">
          <w:fldChar w:fldCharType="end"/>
        </w:r>
      </w:hyperlink>
      <w:r w:rsidR="00432EBF">
        <w:t xml:space="preserve"> suggest that</w:t>
      </w:r>
      <w:r w:rsidRPr="0021152D">
        <w:t xml:space="preserve"> a positive IgG test </w:t>
      </w:r>
      <w:r w:rsidR="00432EBF">
        <w:t xml:space="preserve">could </w:t>
      </w:r>
      <w:r w:rsidRPr="0021152D">
        <w:t>help define survivors if certificates (issued on discharge from a</w:t>
      </w:r>
      <w:r w:rsidR="00432EBF">
        <w:t xml:space="preserve"> Treatment Centre</w:t>
      </w:r>
      <w:r w:rsidRPr="0021152D">
        <w:t xml:space="preserve">) are missing, so a highly specific test is essential.  An acceptable, sensitive and specific assay would also assist vaccine </w:t>
      </w:r>
      <w:r w:rsidR="00432EBF">
        <w:t xml:space="preserve">studies, </w:t>
      </w:r>
      <w:r w:rsidRPr="0021152D">
        <w:t>where knowledge of pre-existing immunity is important, and in identifying previously undiagnosed E</w:t>
      </w:r>
      <w:r>
        <w:t>VD</w:t>
      </w:r>
      <w:r w:rsidRPr="0021152D">
        <w:t xml:space="preserve"> cases who may have played a critical role in transmission.</w:t>
      </w:r>
    </w:p>
    <w:p w14:paraId="1BC457A2" w14:textId="77777777" w:rsidR="002E2322" w:rsidRDefault="002E2322" w:rsidP="002E2322">
      <w:pPr>
        <w:spacing w:after="0" w:line="480" w:lineRule="auto"/>
        <w:rPr>
          <w:i/>
        </w:rPr>
      </w:pPr>
    </w:p>
    <w:p w14:paraId="07369467" w14:textId="62A62AC9" w:rsidR="002E2322" w:rsidRDefault="002E2322" w:rsidP="002E2322">
      <w:pPr>
        <w:spacing w:after="0" w:line="480" w:lineRule="auto"/>
        <w:rPr>
          <w:i/>
        </w:rPr>
      </w:pPr>
      <w:r>
        <w:rPr>
          <w:i/>
        </w:rPr>
        <w:t>Limitations</w:t>
      </w:r>
    </w:p>
    <w:p w14:paraId="46AE780F" w14:textId="175E291B" w:rsidR="00DD3167" w:rsidRDefault="00F05DF4" w:rsidP="00796578">
      <w:pPr>
        <w:spacing w:after="0" w:line="480" w:lineRule="auto"/>
      </w:pPr>
      <w:r w:rsidRPr="0021152D">
        <w:t>T</w:t>
      </w:r>
      <w:r w:rsidR="00DD3167">
        <w:t xml:space="preserve">esting </w:t>
      </w:r>
      <w:proofErr w:type="gramStart"/>
      <w:r w:rsidR="00DD3167">
        <w:t xml:space="preserve">the </w:t>
      </w:r>
      <w:r w:rsidRPr="0021152D">
        <w:t xml:space="preserve"> sensitivity</w:t>
      </w:r>
      <w:proofErr w:type="gramEnd"/>
      <w:r w:rsidRPr="0021152D">
        <w:t xml:space="preserve"> </w:t>
      </w:r>
      <w:r w:rsidR="00356F81" w:rsidRPr="0021152D">
        <w:t>assum</w:t>
      </w:r>
      <w:r w:rsidR="00DD3167">
        <w:t>ed</w:t>
      </w:r>
      <w:r w:rsidR="00356F81" w:rsidRPr="0021152D">
        <w:t xml:space="preserve"> the Kerry Town survivors were correctly diagnosed</w:t>
      </w:r>
      <w:r w:rsidR="00AC7D97" w:rsidRPr="0021152D">
        <w:t xml:space="preserve">. </w:t>
      </w:r>
      <w:r w:rsidR="000D4ACC" w:rsidRPr="0021152D">
        <w:t xml:space="preserve">All </w:t>
      </w:r>
      <w:r w:rsidR="005B6F67">
        <w:t xml:space="preserve">four </w:t>
      </w:r>
      <w:r w:rsidR="00E53B7E">
        <w:t xml:space="preserve">seronegative </w:t>
      </w:r>
      <w:r w:rsidR="00943B1B" w:rsidRPr="0021152D">
        <w:t xml:space="preserve">Kerry Town </w:t>
      </w:r>
      <w:proofErr w:type="gramStart"/>
      <w:r w:rsidR="00943B1B" w:rsidRPr="0021152D">
        <w:t>survivor</w:t>
      </w:r>
      <w:r w:rsidR="00F77E62" w:rsidRPr="0021152D">
        <w:t>s</w:t>
      </w:r>
      <w:r w:rsidR="000D4ACC" w:rsidRPr="0021152D">
        <w:t xml:space="preserve"> </w:t>
      </w:r>
      <w:r w:rsidR="00F77E62" w:rsidRPr="0021152D">
        <w:t xml:space="preserve"> were</w:t>
      </w:r>
      <w:proofErr w:type="gramEnd"/>
      <w:r w:rsidR="00F77E62" w:rsidRPr="0021152D">
        <w:t xml:space="preserve"> </w:t>
      </w:r>
      <w:r w:rsidR="00480B0D" w:rsidRPr="0021152D">
        <w:t xml:space="preserve">documented </w:t>
      </w:r>
      <w:r w:rsidR="00F77E62" w:rsidRPr="0021152D">
        <w:t>PCR-positive before admission; after admission</w:t>
      </w:r>
      <w:r w:rsidR="007F56DE" w:rsidRPr="0021152D">
        <w:t>,</w:t>
      </w:r>
      <w:r w:rsidR="00F77E62" w:rsidRPr="0021152D">
        <w:t xml:space="preserve"> two </w:t>
      </w:r>
      <w:r w:rsidR="00B76194" w:rsidRPr="0021152D">
        <w:t xml:space="preserve">(including the one with reactivity near the cut-off) </w:t>
      </w:r>
      <w:r w:rsidR="00F77E62" w:rsidRPr="0021152D">
        <w:t xml:space="preserve">had </w:t>
      </w:r>
      <w:r w:rsidR="00B76194" w:rsidRPr="0021152D">
        <w:t>high</w:t>
      </w:r>
      <w:r w:rsidR="00DD3167">
        <w:t>-</w:t>
      </w:r>
      <w:r w:rsidR="00B76194" w:rsidRPr="0021152D">
        <w:t xml:space="preserve">level </w:t>
      </w:r>
      <w:r w:rsidR="002E78A0" w:rsidRPr="0021152D">
        <w:t>PCR</w:t>
      </w:r>
      <w:r w:rsidR="00F77E62" w:rsidRPr="0021152D">
        <w:t xml:space="preserve"> results, one had two </w:t>
      </w:r>
      <w:r w:rsidR="000D4ACC" w:rsidRPr="0021152D">
        <w:t>low</w:t>
      </w:r>
      <w:r w:rsidR="00DD3167">
        <w:t>-</w:t>
      </w:r>
      <w:r w:rsidR="000D4ACC" w:rsidRPr="0021152D">
        <w:t>level</w:t>
      </w:r>
      <w:r w:rsidR="00F77E62" w:rsidRPr="0021152D">
        <w:t xml:space="preserve"> </w:t>
      </w:r>
      <w:r w:rsidR="002E78A0" w:rsidRPr="0021152D">
        <w:t xml:space="preserve">PCR </w:t>
      </w:r>
      <w:r w:rsidR="00F77E62" w:rsidRPr="0021152D">
        <w:t xml:space="preserve">results, and for the one </w:t>
      </w:r>
      <w:r w:rsidR="00943B1B" w:rsidRPr="0021152D">
        <w:t>with the lowest reactivity (Appendix</w:t>
      </w:r>
      <w:r w:rsidR="00E53B7E">
        <w:t>, page 5</w:t>
      </w:r>
      <w:r w:rsidR="00943B1B" w:rsidRPr="0021152D">
        <w:t>)</w:t>
      </w:r>
      <w:r w:rsidR="00F77E62" w:rsidRPr="0021152D">
        <w:t>,</w:t>
      </w:r>
      <w:r w:rsidR="00943B1B" w:rsidRPr="0021152D">
        <w:t xml:space="preserve"> </w:t>
      </w:r>
      <w:r w:rsidR="00F77E62" w:rsidRPr="0021152D">
        <w:t xml:space="preserve">who </w:t>
      </w:r>
      <w:r w:rsidR="00943B1B" w:rsidRPr="0021152D">
        <w:t>was in her 80s</w:t>
      </w:r>
      <w:r w:rsidR="00F77E62" w:rsidRPr="0021152D">
        <w:t xml:space="preserve">, we </w:t>
      </w:r>
      <w:r w:rsidR="00F77E62" w:rsidRPr="005B6F67">
        <w:t xml:space="preserve">have no </w:t>
      </w:r>
      <w:r w:rsidR="005B6F67" w:rsidRPr="005B6F67">
        <w:t>post-admission</w:t>
      </w:r>
      <w:r w:rsidR="00B5735D" w:rsidRPr="005B6F67">
        <w:t xml:space="preserve"> </w:t>
      </w:r>
      <w:r w:rsidR="00F77E62" w:rsidRPr="005B6F67">
        <w:t>record</w:t>
      </w:r>
      <w:r w:rsidR="00F77E62" w:rsidRPr="0021152D">
        <w:t xml:space="preserve"> of positive </w:t>
      </w:r>
      <w:r w:rsidR="002E78A0" w:rsidRPr="0021152D">
        <w:t xml:space="preserve">PCR </w:t>
      </w:r>
      <w:r w:rsidR="00F77E62" w:rsidRPr="0021152D">
        <w:t>results</w:t>
      </w:r>
      <w:r w:rsidR="00943B1B" w:rsidRPr="0021152D">
        <w:t xml:space="preserve">. </w:t>
      </w:r>
      <w:r w:rsidR="00B76194" w:rsidRPr="0021152D">
        <w:t>O</w:t>
      </w:r>
      <w:r w:rsidR="00CB7B23" w:rsidRPr="0021152D">
        <w:t>ral fluid contain</w:t>
      </w:r>
      <w:r w:rsidR="00B76194" w:rsidRPr="0021152D">
        <w:t>ing in</w:t>
      </w:r>
      <w:r w:rsidR="00CB7B23" w:rsidRPr="0021152D">
        <w:t xml:space="preserve">sufficient </w:t>
      </w:r>
      <w:r w:rsidR="00B76194" w:rsidRPr="0021152D">
        <w:t>I</w:t>
      </w:r>
      <w:r w:rsidR="00CB7B23" w:rsidRPr="0021152D">
        <w:t xml:space="preserve">gG will fail to signal; this can only be </w:t>
      </w:r>
      <w:r w:rsidR="00554926">
        <w:t>checked</w:t>
      </w:r>
      <w:r w:rsidR="00CB7B23" w:rsidRPr="0021152D">
        <w:t xml:space="preserve"> by determining IgG levels, which was not available in this setting. </w:t>
      </w:r>
      <w:r w:rsidR="00DD3167">
        <w:t xml:space="preserve">We did not have paired serum samples from these individuals, though good correlation with oral fluid results has been shown previously. </w:t>
      </w:r>
    </w:p>
    <w:p w14:paraId="0D1D002D" w14:textId="77777777" w:rsidR="00DD3167" w:rsidRDefault="00DD3167" w:rsidP="00796578">
      <w:pPr>
        <w:spacing w:after="0" w:line="480" w:lineRule="auto"/>
      </w:pPr>
    </w:p>
    <w:p w14:paraId="0A895057" w14:textId="2CA7C5CA" w:rsidR="00184B62" w:rsidRDefault="00943B1B" w:rsidP="00184B62">
      <w:pPr>
        <w:spacing w:after="0" w:line="480" w:lineRule="auto"/>
      </w:pPr>
      <w:r w:rsidRPr="0021152D">
        <w:t xml:space="preserve">The </w:t>
      </w:r>
      <w:r w:rsidR="00E44D20" w:rsidRPr="0021152D">
        <w:t xml:space="preserve">oral fluid </w:t>
      </w:r>
      <w:r w:rsidRPr="0021152D">
        <w:t xml:space="preserve">samples were collected up to 10 months after exposure. </w:t>
      </w:r>
      <w:r w:rsidR="004874BF" w:rsidRPr="0021152D">
        <w:t xml:space="preserve">Decline in IgG levels </w:t>
      </w:r>
      <w:r w:rsidRPr="0021152D">
        <w:t>is possible</w:t>
      </w:r>
      <w:r w:rsidR="0028779C" w:rsidRPr="0021152D">
        <w:t>,</w:t>
      </w:r>
      <w:r w:rsidRPr="0021152D">
        <w:t xml:space="preserve"> </w:t>
      </w:r>
      <w:r w:rsidR="00B50589" w:rsidRPr="0021152D">
        <w:t xml:space="preserve">though </w:t>
      </w:r>
      <w:r w:rsidR="00F77E62" w:rsidRPr="0021152D">
        <w:t xml:space="preserve">antibody </w:t>
      </w:r>
      <w:r w:rsidR="00B50589" w:rsidRPr="0021152D">
        <w:t xml:space="preserve">persistence </w:t>
      </w:r>
      <w:r w:rsidR="00535474" w:rsidRPr="0021152D">
        <w:t xml:space="preserve">for several </w:t>
      </w:r>
      <w:r w:rsidR="00B50589" w:rsidRPr="0021152D">
        <w:t>years has been noted previously</w:t>
      </w:r>
      <w:r w:rsidR="006C506C" w:rsidRPr="0021152D">
        <w:t>,</w:t>
      </w:r>
      <w:r w:rsidR="008B2A34" w:rsidRPr="0021152D">
        <w:fldChar w:fldCharType="begin">
          <w:fldData xml:space="preserve">PEVuZE5vdGU+PENpdGU+PEF1dGhvcj5Lc2lhemVrPC9BdXRob3I+PFllYXI+MTk5OTwvWWVhcj48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</w:fldData>
        </w:fldChar>
      </w:r>
      <w:r w:rsidR="005E414C">
        <w:instrText xml:space="preserve"> ADDIN EN.CITE </w:instrText>
      </w:r>
      <w:r w:rsidR="005E414C">
        <w:fldChar w:fldCharType="begin">
          <w:fldData xml:space="preserve">PEVuZE5vdGU+PENpdGU+PEF1dGhvcj5Lc2lhemVrPC9BdXRob3I+PFllYXI+MTk5OTwvWWVhcj48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</w:fldData>
        </w:fldChar>
      </w:r>
      <w:r w:rsidR="005E414C">
        <w:instrText xml:space="preserve"> ADDIN EN.CITE.DATA </w:instrText>
      </w:r>
      <w:r w:rsidR="005E414C">
        <w:fldChar w:fldCharType="end"/>
      </w:r>
      <w:r w:rsidR="008B2A34" w:rsidRPr="0021152D">
        <w:fldChar w:fldCharType="separate"/>
      </w:r>
      <w:hyperlink w:anchor="_ENREF_17" w:tooltip="Rowe, 1999 #4547" w:history="1">
        <w:r w:rsidR="005E414C" w:rsidRPr="005E414C">
          <w:rPr>
            <w:noProof/>
            <w:vertAlign w:val="superscript"/>
          </w:rPr>
          <w:t>17</w:t>
        </w:r>
      </w:hyperlink>
      <w:r w:rsidR="005E414C" w:rsidRPr="005E414C">
        <w:rPr>
          <w:noProof/>
          <w:vertAlign w:val="superscript"/>
        </w:rPr>
        <w:t xml:space="preserve">, </w:t>
      </w:r>
      <w:hyperlink w:anchor="_ENREF_21" w:tooltip="Ksiazek, 1999 #4545" w:history="1">
        <w:r w:rsidR="005E414C" w:rsidRPr="005E414C">
          <w:rPr>
            <w:noProof/>
            <w:vertAlign w:val="superscript"/>
          </w:rPr>
          <w:t>21</w:t>
        </w:r>
      </w:hyperlink>
      <w:r w:rsidR="005E414C" w:rsidRPr="005E414C">
        <w:rPr>
          <w:noProof/>
          <w:vertAlign w:val="superscript"/>
        </w:rPr>
        <w:t xml:space="preserve">, </w:t>
      </w:r>
      <w:hyperlink w:anchor="_ENREF_22" w:tooltip="Sobarzo, 2013 #4551" w:history="1">
        <w:r w:rsidR="005E414C" w:rsidRPr="005E414C">
          <w:rPr>
            <w:noProof/>
            <w:vertAlign w:val="superscript"/>
          </w:rPr>
          <w:t>22</w:t>
        </w:r>
      </w:hyperlink>
      <w:r w:rsidR="008B2A34" w:rsidRPr="0021152D">
        <w:fldChar w:fldCharType="end"/>
      </w:r>
      <w:r w:rsidR="006C506C" w:rsidRPr="0021152D">
        <w:t xml:space="preserve"> and we found no evidence of decline (Appendix</w:t>
      </w:r>
      <w:r w:rsidR="003A5414">
        <w:t>, page 7</w:t>
      </w:r>
      <w:r w:rsidR="006C506C" w:rsidRPr="0021152D">
        <w:t>).</w:t>
      </w:r>
      <w:r w:rsidR="00535474" w:rsidRPr="0021152D">
        <w:t xml:space="preserve"> </w:t>
      </w:r>
      <w:r w:rsidR="00C853B1">
        <w:t xml:space="preserve">It is </w:t>
      </w:r>
      <w:r w:rsidR="00BD1CD6">
        <w:t xml:space="preserve">theoretically </w:t>
      </w:r>
      <w:r w:rsidR="00C853B1">
        <w:t>possible that low level infections may have led to low levels of IgG that were not detected, which would underestimate the proportion of asymptomatic infections</w:t>
      </w:r>
      <w:r w:rsidR="00120710">
        <w:t xml:space="preserve">. </w:t>
      </w:r>
      <w:proofErr w:type="gramStart"/>
      <w:r w:rsidR="00120710">
        <w:t>However</w:t>
      </w:r>
      <w:proofErr w:type="gramEnd"/>
      <w:r w:rsidR="00BD1CD6">
        <w:t xml:space="preserve"> in our study</w:t>
      </w:r>
      <w:r w:rsidR="00377B05">
        <w:t xml:space="preserve">, above the cut-off, the </w:t>
      </w:r>
      <w:r w:rsidR="003A5414">
        <w:t>N</w:t>
      </w:r>
      <w:r w:rsidR="00377B05">
        <w:t>OD was similar in those with asymptomatic infection and in survivors (Appendix</w:t>
      </w:r>
      <w:r w:rsidR="003A5414">
        <w:t>, page 6</w:t>
      </w:r>
      <w:r w:rsidR="00377B05">
        <w:t>)</w:t>
      </w:r>
      <w:r w:rsidR="00C853B1">
        <w:t xml:space="preserve">. </w:t>
      </w:r>
      <w:r w:rsidR="00184B62">
        <w:t xml:space="preserve">We did not have enough test kits to re-test all those with initially unreactive results, but all 119 tested in duplicate remained unreactive. </w:t>
      </w:r>
    </w:p>
    <w:p w14:paraId="765CCDC1" w14:textId="77777777" w:rsidR="004F0F86" w:rsidRDefault="004F0F86" w:rsidP="00796578">
      <w:pPr>
        <w:spacing w:after="0" w:line="480" w:lineRule="auto"/>
      </w:pPr>
    </w:p>
    <w:p w14:paraId="616496D8" w14:textId="16D2B136" w:rsidR="00B0239E" w:rsidRPr="003A5414" w:rsidRDefault="00B6548E" w:rsidP="00796578">
      <w:pPr>
        <w:spacing w:after="0" w:line="480" w:lineRule="auto"/>
      </w:pPr>
      <w:r>
        <w:t>Because our initial contact was through the community reintegration team</w:t>
      </w:r>
      <w:r w:rsidRPr="0021152D">
        <w:t xml:space="preserve"> </w:t>
      </w:r>
      <w:r w:rsidR="005535B9">
        <w:t xml:space="preserve">we </w:t>
      </w:r>
      <w:r w:rsidR="00AC592E" w:rsidRPr="0021152D">
        <w:t xml:space="preserve">only </w:t>
      </w:r>
      <w:r w:rsidR="005B6F67">
        <w:t xml:space="preserve">investigated </w:t>
      </w:r>
      <w:r w:rsidR="00AC592E" w:rsidRPr="0021152D">
        <w:t>survivor households</w:t>
      </w:r>
      <w:r>
        <w:t>.</w:t>
      </w:r>
      <w:r w:rsidR="00AC592E">
        <w:t xml:space="preserve"> Survivors may be less infectious than those who die,</w:t>
      </w:r>
      <w:r w:rsidR="00EF6B5A">
        <w:fldChar w:fldCharType="begin">
          <w:fldData xml:space="preserve">PEVuZE5vdGU+PENpdGU+PEF1dGhvcj5Eb3dlbGw8L0F1dGhvcj48WWVhcj4xOTk5PC9ZZWFyPjxS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</w:fldData>
        </w:fldChar>
      </w:r>
      <w:r w:rsidR="005E414C">
        <w:instrText xml:space="preserve"> ADDIN EN.CITE </w:instrText>
      </w:r>
      <w:r w:rsidR="005E414C">
        <w:fldChar w:fldCharType="begin">
          <w:fldData xml:space="preserve">PEVuZE5vdGU+PENpdGU+PEF1dGhvcj5Eb3dlbGw8L0F1dGhvcj48WWVhcj4xOTk5PC9ZZWFyPjxS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</w:fldData>
        </w:fldChar>
      </w:r>
      <w:r w:rsidR="005E414C">
        <w:instrText xml:space="preserve"> ADDIN EN.CITE.DATA </w:instrText>
      </w:r>
      <w:r w:rsidR="005E414C">
        <w:fldChar w:fldCharType="end"/>
      </w:r>
      <w:r w:rsidR="00EF6B5A">
        <w:fldChar w:fldCharType="separate"/>
      </w:r>
      <w:hyperlink w:anchor="_ENREF_12" w:tooltip="Bower, 2016 #5142" w:history="1">
        <w:r w:rsidR="005E414C" w:rsidRPr="005E414C">
          <w:rPr>
            <w:noProof/>
            <w:vertAlign w:val="superscript"/>
          </w:rPr>
          <w:t>12</w:t>
        </w:r>
      </w:hyperlink>
      <w:r w:rsidR="005E414C" w:rsidRPr="005E414C">
        <w:rPr>
          <w:noProof/>
          <w:vertAlign w:val="superscript"/>
        </w:rPr>
        <w:t xml:space="preserve">, </w:t>
      </w:r>
      <w:hyperlink w:anchor="_ENREF_24" w:tooltip="Dowell, 1999 #4625" w:history="1">
        <w:r w:rsidR="005E414C" w:rsidRPr="005E414C">
          <w:rPr>
            <w:noProof/>
            <w:vertAlign w:val="superscript"/>
          </w:rPr>
          <w:t>24-26</w:t>
        </w:r>
      </w:hyperlink>
      <w:r w:rsidR="00EF6B5A">
        <w:fldChar w:fldCharType="end"/>
      </w:r>
      <w:r w:rsidR="00AC592E">
        <w:t xml:space="preserve"> but </w:t>
      </w:r>
      <w:r w:rsidR="004261DD">
        <w:t>70% of</w:t>
      </w:r>
      <w:r w:rsidR="00AC592E">
        <w:t xml:space="preserve"> households </w:t>
      </w:r>
      <w:r w:rsidR="005E3D07">
        <w:t xml:space="preserve">in the study </w:t>
      </w:r>
      <w:r w:rsidR="00AC592E">
        <w:t xml:space="preserve">had </w:t>
      </w:r>
      <w:r w:rsidR="004261DD">
        <w:rPr>
          <w:rFonts w:cstheme="minorHAnsi"/>
        </w:rPr>
        <w:t>≥</w:t>
      </w:r>
      <w:r w:rsidR="004261DD">
        <w:t xml:space="preserve">1 </w:t>
      </w:r>
      <w:r w:rsidR="00AC592E">
        <w:t>EVD death</w:t>
      </w:r>
      <w:r w:rsidR="002E2322">
        <w:t xml:space="preserve"> and exposure levels were high: </w:t>
      </w:r>
      <w:r w:rsidR="0069798B" w:rsidRPr="0021152D">
        <w:t xml:space="preserve">48% of household contacts </w:t>
      </w:r>
      <w:r w:rsidR="0096075B" w:rsidRPr="0021152D">
        <w:t>without diagnosed EVD</w:t>
      </w:r>
      <w:r w:rsidR="0069798B" w:rsidRPr="0021152D">
        <w:t xml:space="preserve"> reported contact with corpses, body fluids </w:t>
      </w:r>
      <w:r w:rsidR="002E2322">
        <w:t>or</w:t>
      </w:r>
      <w:r w:rsidR="0069798B" w:rsidRPr="0021152D">
        <w:t xml:space="preserve"> ‘wet’ cases, yet only 7% </w:t>
      </w:r>
      <w:r w:rsidR="00F440DB" w:rsidRPr="0021152D">
        <w:t>of these</w:t>
      </w:r>
      <w:r w:rsidR="0069798B" w:rsidRPr="0021152D">
        <w:t xml:space="preserve"> were infected</w:t>
      </w:r>
      <w:r w:rsidR="000D7967" w:rsidRPr="0021152D">
        <w:t>.</w:t>
      </w:r>
      <w:r w:rsidR="003475F1" w:rsidRPr="0021152D">
        <w:t xml:space="preserve"> </w:t>
      </w:r>
    </w:p>
    <w:p w14:paraId="56319F00" w14:textId="77777777" w:rsidR="00B0239E" w:rsidRDefault="00B0239E" w:rsidP="00796578">
      <w:pPr>
        <w:spacing w:after="0" w:line="480" w:lineRule="auto"/>
      </w:pPr>
    </w:p>
    <w:p w14:paraId="36E54B30" w14:textId="0E4A68DC" w:rsidR="001B5C06" w:rsidRPr="0021152D" w:rsidRDefault="000D7967" w:rsidP="00796578">
      <w:pPr>
        <w:spacing w:after="0" w:line="480" w:lineRule="auto"/>
      </w:pPr>
      <w:r w:rsidRPr="0021152D">
        <w:t>Accurate recall of symptoms is difficult</w:t>
      </w:r>
      <w:r w:rsidR="00943B1B" w:rsidRPr="0021152D">
        <w:t>.</w:t>
      </w:r>
      <w:r w:rsidRPr="0021152D">
        <w:t xml:space="preserve"> </w:t>
      </w:r>
      <w:r w:rsidR="00943B1B" w:rsidRPr="0021152D">
        <w:t>Forgetting or reluctance</w:t>
      </w:r>
      <w:r w:rsidR="00FE42B5" w:rsidRPr="0021152D">
        <w:t xml:space="preserve"> to admit </w:t>
      </w:r>
      <w:r w:rsidR="00943B1B" w:rsidRPr="0021152D">
        <w:t xml:space="preserve">previously </w:t>
      </w:r>
      <w:r w:rsidR="00C018F7" w:rsidRPr="0021152D">
        <w:t xml:space="preserve">unreported </w:t>
      </w:r>
      <w:r w:rsidR="00FE42B5" w:rsidRPr="0021152D">
        <w:t xml:space="preserve">symptoms </w:t>
      </w:r>
      <w:r w:rsidR="00C018F7" w:rsidRPr="0021152D">
        <w:t xml:space="preserve">might </w:t>
      </w:r>
      <w:r w:rsidR="00AE247E" w:rsidRPr="0021152D">
        <w:t>overestimate the inciden</w:t>
      </w:r>
      <w:r w:rsidR="00FE42B5" w:rsidRPr="0021152D">
        <w:t>ce of asymptomatic infection</w:t>
      </w:r>
      <w:r w:rsidRPr="0021152D">
        <w:t xml:space="preserve">. </w:t>
      </w:r>
      <w:r w:rsidR="00427732">
        <w:t xml:space="preserve">Conversely, </w:t>
      </w:r>
      <w:r w:rsidR="003A5414">
        <w:t>being in an EVD-</w:t>
      </w:r>
      <w:proofErr w:type="gramStart"/>
      <w:r w:rsidR="003A5414">
        <w:t xml:space="preserve">affected </w:t>
      </w:r>
      <w:r w:rsidR="00427732">
        <w:t xml:space="preserve"> household</w:t>
      </w:r>
      <w:proofErr w:type="gramEnd"/>
      <w:r w:rsidR="00427732">
        <w:t xml:space="preserve">  may have led to over-reporting of symptoms. </w:t>
      </w:r>
      <w:r w:rsidRPr="0021152D">
        <w:t>D</w:t>
      </w:r>
      <w:r w:rsidR="00CF3EBA" w:rsidRPr="0021152D">
        <w:t xml:space="preserve">uring interviews </w:t>
      </w:r>
      <w:r w:rsidR="00FE42B5" w:rsidRPr="0021152D">
        <w:t xml:space="preserve">family members would </w:t>
      </w:r>
      <w:r w:rsidR="0017180A" w:rsidRPr="0021152D">
        <w:t>contribute</w:t>
      </w:r>
      <w:r w:rsidR="00CF3EBA" w:rsidRPr="0021152D">
        <w:t xml:space="preserve"> detail</w:t>
      </w:r>
      <w:r w:rsidR="006B7541" w:rsidRPr="0021152D">
        <w:t>s</w:t>
      </w:r>
      <w:r w:rsidR="00CF3EBA" w:rsidRPr="0021152D">
        <w:t xml:space="preserve"> of the exposure</w:t>
      </w:r>
      <w:r w:rsidR="00FE42B5" w:rsidRPr="0021152D">
        <w:t xml:space="preserve"> and</w:t>
      </w:r>
      <w:r w:rsidR="00CF3EBA" w:rsidRPr="0021152D">
        <w:t xml:space="preserve"> </w:t>
      </w:r>
      <w:r w:rsidR="00FE42B5" w:rsidRPr="0021152D">
        <w:t>health of others</w:t>
      </w:r>
      <w:r w:rsidR="00CF3EBA" w:rsidRPr="0021152D">
        <w:t xml:space="preserve">, </w:t>
      </w:r>
      <w:r w:rsidR="003B7F4A" w:rsidRPr="0021152D">
        <w:t xml:space="preserve">probably increasing </w:t>
      </w:r>
      <w:r w:rsidR="00480B0D" w:rsidRPr="0021152D">
        <w:t>recall</w:t>
      </w:r>
      <w:r w:rsidR="003B7F4A" w:rsidRPr="0021152D">
        <w:t xml:space="preserve"> accuracy</w:t>
      </w:r>
      <w:r w:rsidR="0055753B" w:rsidRPr="0021152D">
        <w:t xml:space="preserve">.  </w:t>
      </w:r>
    </w:p>
    <w:p w14:paraId="17115EC7" w14:textId="27A56063" w:rsidR="00AC78E1" w:rsidRDefault="00AC78E1" w:rsidP="00796578">
      <w:pPr>
        <w:spacing w:after="0" w:line="480" w:lineRule="auto"/>
      </w:pPr>
    </w:p>
    <w:p w14:paraId="0E6F8218" w14:textId="20666407" w:rsidR="002E2322" w:rsidRPr="00261A78" w:rsidRDefault="002E2322" w:rsidP="00796578">
      <w:pPr>
        <w:spacing w:after="0" w:line="480" w:lineRule="auto"/>
        <w:rPr>
          <w:i/>
        </w:rPr>
      </w:pPr>
      <w:r>
        <w:rPr>
          <w:i/>
        </w:rPr>
        <w:t>Conclusion</w:t>
      </w:r>
    </w:p>
    <w:p w14:paraId="54F807ED" w14:textId="4EDC5375" w:rsidR="00836FEB" w:rsidRPr="0021152D" w:rsidRDefault="00464C73" w:rsidP="00AE49AB">
      <w:pPr>
        <w:spacing w:after="0" w:line="480" w:lineRule="auto"/>
      </w:pPr>
      <w:r>
        <w:t>Using a non-invasive assay, we have shown that asymptomatic EBOV infection occurs</w:t>
      </w:r>
      <w:r w:rsidR="00184B62">
        <w:t xml:space="preserve">, </w:t>
      </w:r>
      <w:r w:rsidR="00754A0B" w:rsidRPr="0021152D">
        <w:t>but</w:t>
      </w:r>
      <w:r w:rsidR="00307BFC" w:rsidRPr="0021152D">
        <w:t xml:space="preserve"> account</w:t>
      </w:r>
      <w:r w:rsidR="005535B9">
        <w:t>ed</w:t>
      </w:r>
      <w:r w:rsidR="00307BFC" w:rsidRPr="0021152D">
        <w:t xml:space="preserve"> for only a small </w:t>
      </w:r>
      <w:r w:rsidR="00754A0B" w:rsidRPr="0021152D">
        <w:t>proportion of infections</w:t>
      </w:r>
      <w:r w:rsidR="00235D41" w:rsidRPr="0021152D">
        <w:t>,</w:t>
      </w:r>
      <w:r w:rsidR="00754A0B" w:rsidRPr="0021152D">
        <w:t xml:space="preserve"> so would</w:t>
      </w:r>
      <w:r w:rsidR="00307BFC" w:rsidRPr="0021152D">
        <w:t xml:space="preserve"> have little influence on herd immunity. </w:t>
      </w:r>
      <w:r w:rsidR="00A96ABC" w:rsidRPr="0021152D">
        <w:t xml:space="preserve">It is unknown whether those with asymptomatic </w:t>
      </w:r>
      <w:r w:rsidR="008E1E3B">
        <w:t>EBOV infection</w:t>
      </w:r>
      <w:r w:rsidR="00A96ABC" w:rsidRPr="0021152D">
        <w:t xml:space="preserve"> are </w:t>
      </w:r>
      <w:r w:rsidR="00740B36" w:rsidRPr="0021152D">
        <w:t>infectious</w:t>
      </w:r>
      <w:r w:rsidR="00A96ABC" w:rsidRPr="0021152D">
        <w:t>, or co</w:t>
      </w:r>
      <w:r w:rsidR="00B334F4" w:rsidRPr="0021152D">
        <w:t>uld harbour virus in the longer-</w:t>
      </w:r>
      <w:r w:rsidR="00A96ABC" w:rsidRPr="0021152D">
        <w:t xml:space="preserve">term, like </w:t>
      </w:r>
      <w:r w:rsidR="00BD1CD6">
        <w:t xml:space="preserve">some </w:t>
      </w:r>
      <w:r w:rsidR="00A96ABC" w:rsidRPr="0021152D">
        <w:t xml:space="preserve">survivors. </w:t>
      </w:r>
      <w:r w:rsidR="00C20709" w:rsidRPr="0021152D">
        <w:t>In that respect</w:t>
      </w:r>
      <w:r w:rsidR="00516D55" w:rsidRPr="0021152D">
        <w:t>, t</w:t>
      </w:r>
      <w:r w:rsidR="00A96ABC" w:rsidRPr="0021152D">
        <w:t xml:space="preserve">he low proportion of asymptomatic infections is reassuring as these transmissions would be </w:t>
      </w:r>
      <w:r w:rsidR="00B334F4" w:rsidRPr="0021152D">
        <w:t>challenging</w:t>
      </w:r>
      <w:r w:rsidR="00A96ABC" w:rsidRPr="0021152D">
        <w:t xml:space="preserve"> to prevent.</w:t>
      </w:r>
      <w:r w:rsidR="00235D41" w:rsidRPr="0021152D">
        <w:t xml:space="preserve"> </w:t>
      </w:r>
      <w:r w:rsidR="006926D8">
        <w:t xml:space="preserve">We also identified </w:t>
      </w:r>
      <w:r w:rsidR="00B41A28" w:rsidRPr="0021152D">
        <w:t xml:space="preserve">missed </w:t>
      </w:r>
      <w:r w:rsidR="00336532" w:rsidRPr="0021152D">
        <w:t>symptomatic</w:t>
      </w:r>
      <w:r w:rsidR="00B41A28" w:rsidRPr="0021152D">
        <w:t xml:space="preserve"> cases</w:t>
      </w:r>
      <w:r w:rsidR="00336532" w:rsidRPr="0021152D">
        <w:t>, some of whi</w:t>
      </w:r>
      <w:r w:rsidR="00C8180C" w:rsidRPr="0021152D">
        <w:t>ch were mild</w:t>
      </w:r>
      <w:r w:rsidR="00444A61" w:rsidRPr="0021152D">
        <w:t xml:space="preserve">.  </w:t>
      </w:r>
      <w:r w:rsidR="00516D55" w:rsidRPr="0021152D">
        <w:t>M</w:t>
      </w:r>
      <w:r w:rsidR="00336532" w:rsidRPr="0021152D">
        <w:t>any questions remain</w:t>
      </w:r>
      <w:r w:rsidR="00AF3866" w:rsidRPr="0021152D">
        <w:t xml:space="preserve">, </w:t>
      </w:r>
      <w:r w:rsidR="00516D55" w:rsidRPr="0021152D">
        <w:t xml:space="preserve">including </w:t>
      </w:r>
      <w:r w:rsidR="00AF3866" w:rsidRPr="0021152D">
        <w:t xml:space="preserve">why </w:t>
      </w:r>
      <w:r w:rsidR="00C8180C" w:rsidRPr="0021152D">
        <w:t xml:space="preserve">some </w:t>
      </w:r>
      <w:r w:rsidR="00AF3866" w:rsidRPr="0021152D">
        <w:t xml:space="preserve">people </w:t>
      </w:r>
      <w:r>
        <w:t>escape</w:t>
      </w:r>
      <w:r w:rsidR="00444A61" w:rsidRPr="0021152D">
        <w:t xml:space="preserve"> infection and/or</w:t>
      </w:r>
      <w:r w:rsidR="00AF3866" w:rsidRPr="0021152D">
        <w:t xml:space="preserve"> disease despite high exposure,</w:t>
      </w:r>
      <w:r w:rsidR="0005148F" w:rsidRPr="0021152D">
        <w:t xml:space="preserve"> </w:t>
      </w:r>
      <w:r w:rsidR="00AF3866" w:rsidRPr="0021152D">
        <w:t xml:space="preserve">and </w:t>
      </w:r>
      <w:r>
        <w:t>whether</w:t>
      </w:r>
      <w:r w:rsidR="00C8180C" w:rsidRPr="0021152D">
        <w:t xml:space="preserve"> t</w:t>
      </w:r>
      <w:r w:rsidR="00444A61" w:rsidRPr="0021152D">
        <w:t>hose asymptomatically-</w:t>
      </w:r>
      <w:r w:rsidR="00C8180C" w:rsidRPr="0021152D">
        <w:t>infected</w:t>
      </w:r>
      <w:r w:rsidR="00AF3866" w:rsidRPr="0021152D">
        <w:t xml:space="preserve"> </w:t>
      </w:r>
      <w:r w:rsidR="00970E73" w:rsidRPr="0021152D">
        <w:t>will</w:t>
      </w:r>
      <w:r w:rsidR="00C8180C" w:rsidRPr="0021152D">
        <w:t xml:space="preserve"> have </w:t>
      </w:r>
      <w:r>
        <w:t xml:space="preserve">any immunity </w:t>
      </w:r>
      <w:r w:rsidR="00C8180C" w:rsidRPr="0021152D">
        <w:t xml:space="preserve">in future outbreaks.  </w:t>
      </w:r>
    </w:p>
    <w:p w14:paraId="37538708" w14:textId="77777777" w:rsidR="00836FEB" w:rsidRPr="0021152D" w:rsidRDefault="00836FEB" w:rsidP="00AE49AB">
      <w:pPr>
        <w:spacing w:after="0" w:line="480" w:lineRule="auto"/>
      </w:pPr>
    </w:p>
    <w:p w14:paraId="1A701101" w14:textId="77777777" w:rsidR="00836FEB" w:rsidRPr="0021152D" w:rsidRDefault="00836FEB" w:rsidP="00AE49AB">
      <w:pPr>
        <w:spacing w:after="0" w:line="480" w:lineRule="auto"/>
      </w:pPr>
    </w:p>
    <w:p w14:paraId="78E989ED" w14:textId="77777777" w:rsidR="00D31E2C" w:rsidRPr="0021152D" w:rsidRDefault="00D31E2C" w:rsidP="0032239B">
      <w:pPr>
        <w:spacing w:after="0" w:line="480" w:lineRule="auto"/>
        <w:rPr>
          <w:b/>
        </w:rPr>
      </w:pPr>
      <w:r w:rsidRPr="0021152D">
        <w:rPr>
          <w:b/>
        </w:rPr>
        <w:t>Authors’ contributions</w:t>
      </w:r>
    </w:p>
    <w:p w14:paraId="325D5298" w14:textId="3007339F" w:rsidR="00D31E2C" w:rsidRPr="0021152D" w:rsidRDefault="00D31E2C" w:rsidP="0032239B">
      <w:pPr>
        <w:spacing w:after="0" w:line="480" w:lineRule="auto"/>
      </w:pPr>
      <w:r w:rsidRPr="0021152D">
        <w:t xml:space="preserve">JRG, HB and FC designed the study with contributions from all other authors. </w:t>
      </w:r>
      <w:r w:rsidR="00415E93" w:rsidRPr="0021152D">
        <w:t xml:space="preserve">RST and DS developed the assay, with SD, MGS and JTS.  </w:t>
      </w:r>
      <w:r w:rsidRPr="0021152D">
        <w:t>HB and SJ led the fieldwork with MSB, AJK, OK, SHM, DS, and CT.</w:t>
      </w:r>
      <w:r w:rsidR="00415E93" w:rsidRPr="0021152D">
        <w:t xml:space="preserve"> CH and CM led the laboratory work, with REGW and VC. </w:t>
      </w:r>
      <w:r w:rsidRPr="0021152D">
        <w:t xml:space="preserve"> </w:t>
      </w:r>
      <w:r w:rsidR="00415E93" w:rsidRPr="0021152D">
        <w:t xml:space="preserve">HB and </w:t>
      </w:r>
      <w:r w:rsidRPr="0021152D">
        <w:t xml:space="preserve">JRG did the analysis. JRG </w:t>
      </w:r>
      <w:r w:rsidR="00415E93" w:rsidRPr="0021152D">
        <w:t xml:space="preserve">and HB </w:t>
      </w:r>
      <w:r w:rsidRPr="0021152D">
        <w:t>led the writing with contributions from all other authors. All authors have approved the final manuscript.</w:t>
      </w:r>
    </w:p>
    <w:p w14:paraId="413650AF" w14:textId="77777777" w:rsidR="00D31E2C" w:rsidRPr="0021152D" w:rsidRDefault="00D31E2C" w:rsidP="0032239B">
      <w:pPr>
        <w:spacing w:after="0" w:line="480" w:lineRule="auto"/>
        <w:rPr>
          <w:b/>
        </w:rPr>
      </w:pPr>
    </w:p>
    <w:p w14:paraId="5BC21DA4" w14:textId="77777777" w:rsidR="00D31E2C" w:rsidRPr="0021152D" w:rsidRDefault="00D31E2C" w:rsidP="0032239B">
      <w:pPr>
        <w:spacing w:after="0" w:line="480" w:lineRule="auto"/>
        <w:rPr>
          <w:b/>
        </w:rPr>
      </w:pPr>
      <w:r w:rsidRPr="0021152D">
        <w:rPr>
          <w:b/>
        </w:rPr>
        <w:t>Declaration of interests</w:t>
      </w:r>
    </w:p>
    <w:p w14:paraId="40F81523" w14:textId="3B86C3D8" w:rsidR="00D31E2C" w:rsidRPr="0021152D" w:rsidRDefault="00D31E2C" w:rsidP="0032239B">
      <w:pPr>
        <w:spacing w:after="240" w:line="480" w:lineRule="auto"/>
      </w:pPr>
      <w:r w:rsidRPr="0021152D">
        <w:t>Save the Children International operated the Kerry Town Ebola Treatment Centre during the period under study, and employed the field team members. One author (FC) was employed by Save the Children UK and was involved in commissioning the study and interpreting findings. There are no other conflicts of interests.</w:t>
      </w:r>
    </w:p>
    <w:p w14:paraId="15167776" w14:textId="67AD259C" w:rsidR="003C0240" w:rsidRPr="0021152D" w:rsidRDefault="003C0240" w:rsidP="00AE49AB">
      <w:pPr>
        <w:spacing w:after="0" w:line="480" w:lineRule="auto"/>
        <w:rPr>
          <w:rFonts w:cstheme="minorHAnsi"/>
          <w:szCs w:val="20"/>
          <w:u w:val="single"/>
        </w:rPr>
      </w:pPr>
    </w:p>
    <w:p w14:paraId="06E3337D" w14:textId="77777777" w:rsidR="00261A78" w:rsidRDefault="00261A78">
      <w:pPr>
        <w:rPr>
          <w:rFonts w:cstheme="minorHAnsi"/>
          <w:b/>
          <w:szCs w:val="20"/>
        </w:rPr>
      </w:pPr>
      <w:r>
        <w:rPr>
          <w:rFonts w:cstheme="minorHAnsi"/>
          <w:b/>
          <w:szCs w:val="20"/>
        </w:rPr>
        <w:br w:type="page"/>
      </w:r>
    </w:p>
    <w:p w14:paraId="19F1AD75" w14:textId="53985EEC" w:rsidR="003C0240" w:rsidRDefault="003C0240" w:rsidP="008A01BA">
      <w:pPr>
        <w:spacing w:after="0" w:line="480" w:lineRule="auto"/>
        <w:rPr>
          <w:rFonts w:cstheme="minorHAnsi"/>
          <w:szCs w:val="20"/>
        </w:rPr>
      </w:pPr>
      <w:r w:rsidRPr="0021152D">
        <w:rPr>
          <w:rFonts w:cstheme="minorHAnsi"/>
          <w:b/>
          <w:szCs w:val="20"/>
        </w:rPr>
        <w:t>Table 1</w:t>
      </w:r>
      <w:r w:rsidRPr="0021152D">
        <w:rPr>
          <w:rFonts w:cstheme="minorHAnsi"/>
          <w:szCs w:val="20"/>
        </w:rPr>
        <w:t>:  Prevalence of Ebola IgG</w:t>
      </w:r>
      <w:r w:rsidR="00DB0B62" w:rsidRPr="0021152D">
        <w:rPr>
          <w:rFonts w:cstheme="minorHAnsi"/>
          <w:szCs w:val="20"/>
        </w:rPr>
        <w:t>-positivity</w:t>
      </w:r>
      <w:r w:rsidR="00FF21BF" w:rsidRPr="0021152D">
        <w:rPr>
          <w:rFonts w:cstheme="minorHAnsi"/>
          <w:szCs w:val="20"/>
        </w:rPr>
        <w:t xml:space="preserve"> </w:t>
      </w:r>
      <w:r w:rsidRPr="0021152D">
        <w:rPr>
          <w:rFonts w:cstheme="minorHAnsi"/>
          <w:szCs w:val="20"/>
        </w:rPr>
        <w:t xml:space="preserve">in </w:t>
      </w:r>
      <w:r w:rsidR="00FF21BF" w:rsidRPr="0021152D">
        <w:rPr>
          <w:rFonts w:cstheme="minorHAnsi"/>
          <w:szCs w:val="20"/>
        </w:rPr>
        <w:t xml:space="preserve">samples from </w:t>
      </w:r>
      <w:r w:rsidR="00FA2EC4" w:rsidRPr="0021152D">
        <w:rPr>
          <w:rFonts w:cstheme="minorHAnsi"/>
          <w:szCs w:val="20"/>
        </w:rPr>
        <w:t xml:space="preserve">Ebola </w:t>
      </w:r>
      <w:r w:rsidR="00616B18">
        <w:rPr>
          <w:rFonts w:cstheme="minorHAnsi"/>
          <w:szCs w:val="20"/>
        </w:rPr>
        <w:t xml:space="preserve">virus disease </w:t>
      </w:r>
      <w:r w:rsidRPr="0021152D">
        <w:rPr>
          <w:rFonts w:cstheme="minorHAnsi"/>
          <w:szCs w:val="20"/>
        </w:rPr>
        <w:t xml:space="preserve">survivors, household contacts, and </w:t>
      </w:r>
      <w:r w:rsidR="00FF21BF" w:rsidRPr="0021152D">
        <w:rPr>
          <w:rFonts w:cstheme="minorHAnsi"/>
          <w:szCs w:val="20"/>
        </w:rPr>
        <w:t xml:space="preserve">community </w:t>
      </w:r>
      <w:r w:rsidRPr="0021152D">
        <w:rPr>
          <w:rFonts w:cstheme="minorHAnsi"/>
          <w:szCs w:val="20"/>
        </w:rPr>
        <w:t>controls, Sierra Leone 2015</w:t>
      </w:r>
    </w:p>
    <w:p w14:paraId="177E5B67" w14:textId="51AB01FF" w:rsidR="00DE570A" w:rsidRDefault="00DE570A" w:rsidP="008A01BA">
      <w:pPr>
        <w:spacing w:after="0" w:line="480" w:lineRule="auto"/>
        <w:rPr>
          <w:rFonts w:cstheme="minorHAnsi"/>
          <w:szCs w:val="20"/>
        </w:rPr>
      </w:pPr>
    </w:p>
    <w:p w14:paraId="3E254F7A" w14:textId="77777777" w:rsidR="00DE570A" w:rsidRPr="00DE570A" w:rsidRDefault="00DE570A" w:rsidP="00DE570A">
      <w:pPr>
        <w:spacing w:after="0" w:line="480" w:lineRule="auto"/>
      </w:pPr>
      <w:r w:rsidRPr="00DE570A">
        <w:rPr>
          <w:b/>
        </w:rPr>
        <w:t xml:space="preserve">Table 2: </w:t>
      </w:r>
      <w:r w:rsidRPr="00DE570A">
        <w:t>Sensitivity and specificity of the oral fluid EBOV antibody test. Results are presented in two ways: on the basis of a single test, and using the rule that all reactive results should be confirmed by a second test.</w:t>
      </w:r>
    </w:p>
    <w:p w14:paraId="67980ED5" w14:textId="77777777" w:rsidR="003C0240" w:rsidRPr="0021152D" w:rsidRDefault="003C0240" w:rsidP="008A01BA">
      <w:pPr>
        <w:spacing w:after="0" w:line="480" w:lineRule="auto"/>
      </w:pPr>
      <w:bookmarkStart w:id="0" w:name="_GoBack"/>
      <w:bookmarkEnd w:id="0"/>
    </w:p>
    <w:p w14:paraId="4F7DFD76" w14:textId="7C684406" w:rsidR="003C0240" w:rsidRPr="0021152D" w:rsidRDefault="00C019C0" w:rsidP="008A01BA">
      <w:pPr>
        <w:spacing w:after="0" w:line="480" w:lineRule="auto"/>
      </w:pPr>
      <w:r>
        <w:rPr>
          <w:b/>
        </w:rPr>
        <w:t>Table 3</w:t>
      </w:r>
      <w:r w:rsidR="003C0240" w:rsidRPr="0021152D">
        <w:t xml:space="preserve">: </w:t>
      </w:r>
      <w:r w:rsidR="00DB0B62" w:rsidRPr="0021152D">
        <w:t xml:space="preserve">Prevalence of Ebola IgG-positivity in asymptomatic and symptomatic household members of Ebola </w:t>
      </w:r>
      <w:r w:rsidR="00616B18">
        <w:t xml:space="preserve">virus disease </w:t>
      </w:r>
      <w:r w:rsidR="00DB0B62" w:rsidRPr="0021152D">
        <w:t>survivors, Sierra Leone 2015, by individual and household characteristics</w:t>
      </w:r>
    </w:p>
    <w:p w14:paraId="2F7169EA" w14:textId="77777777" w:rsidR="0043094A" w:rsidRPr="0021152D" w:rsidRDefault="0043094A" w:rsidP="008A01BA">
      <w:pPr>
        <w:spacing w:after="0" w:line="480" w:lineRule="auto"/>
      </w:pPr>
    </w:p>
    <w:p w14:paraId="2CF90BE1" w14:textId="166AE9FD" w:rsidR="003C0240" w:rsidRPr="0021152D" w:rsidRDefault="003C0240" w:rsidP="008A01BA">
      <w:pPr>
        <w:spacing w:after="0" w:line="480" w:lineRule="auto"/>
      </w:pPr>
      <w:r w:rsidRPr="0021152D">
        <w:rPr>
          <w:b/>
        </w:rPr>
        <w:t>Figure 1</w:t>
      </w:r>
      <w:r w:rsidRPr="0021152D">
        <w:t>: Flow chart of study participants</w:t>
      </w:r>
      <w:r w:rsidR="00B460EA">
        <w:t>, Sierra Leone 2015</w:t>
      </w:r>
      <w:r w:rsidR="00E4316D" w:rsidRPr="0021152D">
        <w:t>.</w:t>
      </w:r>
    </w:p>
    <w:p w14:paraId="69F6EFB7" w14:textId="77F2656F" w:rsidR="00E4316D" w:rsidRPr="0021152D" w:rsidRDefault="00E4316D" w:rsidP="008A01BA">
      <w:pPr>
        <w:spacing w:after="0" w:line="480" w:lineRule="auto"/>
      </w:pPr>
      <w:r w:rsidRPr="0021152D">
        <w:t>Footnote to Figure 1: Households were defined as those who ate from the same pot. They included everyone who stayed there at the time Ebola was in the household, including those who were not normally resident.</w:t>
      </w:r>
    </w:p>
    <w:p w14:paraId="6949705B" w14:textId="77777777" w:rsidR="003C0240" w:rsidRPr="0021152D" w:rsidRDefault="003C0240" w:rsidP="008A01BA">
      <w:pPr>
        <w:spacing w:after="0" w:line="480" w:lineRule="auto"/>
      </w:pPr>
    </w:p>
    <w:p w14:paraId="4168470C" w14:textId="77777777" w:rsidR="003C0240" w:rsidRPr="0021152D" w:rsidRDefault="003C0240" w:rsidP="008A01BA">
      <w:pPr>
        <w:spacing w:after="0" w:line="480" w:lineRule="auto"/>
      </w:pPr>
      <w:r w:rsidRPr="0021152D">
        <w:rPr>
          <w:b/>
        </w:rPr>
        <w:t>Figure 2</w:t>
      </w:r>
      <w:r w:rsidRPr="0021152D">
        <w:t xml:space="preserve">: Normalised optical densities of the first test in </w:t>
      </w:r>
      <w:r w:rsidR="00C123FB" w:rsidRPr="0021152D">
        <w:t xml:space="preserve">samples from </w:t>
      </w:r>
      <w:r w:rsidR="0053224C" w:rsidRPr="0021152D">
        <w:t xml:space="preserve">116 </w:t>
      </w:r>
      <w:r w:rsidRPr="0021152D">
        <w:t xml:space="preserve">Kerry Town survivors and </w:t>
      </w:r>
      <w:r w:rsidR="0053224C" w:rsidRPr="0021152D">
        <w:t xml:space="preserve">339 </w:t>
      </w:r>
      <w:r w:rsidRPr="0021152D">
        <w:t xml:space="preserve">Sierra Leone controls </w:t>
      </w:r>
    </w:p>
    <w:p w14:paraId="587A7817" w14:textId="77777777" w:rsidR="00803941" w:rsidRPr="0021152D" w:rsidRDefault="00803941" w:rsidP="008A01BA">
      <w:pPr>
        <w:spacing w:after="0" w:line="480" w:lineRule="auto"/>
        <w:rPr>
          <w:b/>
        </w:rPr>
      </w:pPr>
    </w:p>
    <w:p w14:paraId="12070943" w14:textId="757A7E53" w:rsidR="00B460EA" w:rsidRDefault="003C0240" w:rsidP="005B6F67">
      <w:pPr>
        <w:spacing w:after="0" w:line="480" w:lineRule="auto"/>
        <w:rPr>
          <w:rFonts w:cstheme="minorHAnsi"/>
          <w:szCs w:val="20"/>
        </w:rPr>
      </w:pPr>
      <w:r w:rsidRPr="0021152D">
        <w:rPr>
          <w:rFonts w:cstheme="minorHAnsi"/>
          <w:b/>
          <w:szCs w:val="20"/>
        </w:rPr>
        <w:t>Figure 3</w:t>
      </w:r>
      <w:r w:rsidRPr="0021152D">
        <w:rPr>
          <w:rFonts w:cstheme="minorHAnsi"/>
          <w:szCs w:val="20"/>
        </w:rPr>
        <w:t xml:space="preserve">: Ebola manifestation and risk in households </w:t>
      </w:r>
      <w:r w:rsidR="00EF6B5A">
        <w:rPr>
          <w:rFonts w:cstheme="minorHAnsi"/>
          <w:szCs w:val="20"/>
        </w:rPr>
        <w:t xml:space="preserve">of EVD survivors </w:t>
      </w:r>
      <w:r w:rsidRPr="0021152D">
        <w:rPr>
          <w:rFonts w:cstheme="minorHAnsi"/>
          <w:szCs w:val="20"/>
        </w:rPr>
        <w:t>(A) by age group in all members; (B) by exposure level (excluding the primary cases in each household</w:t>
      </w:r>
      <w:r w:rsidR="00B460EA">
        <w:rPr>
          <w:rFonts w:cstheme="minorHAnsi"/>
          <w:szCs w:val="20"/>
        </w:rPr>
        <w:t>).</w:t>
      </w:r>
    </w:p>
    <w:p w14:paraId="6D5DF74C" w14:textId="0D8E7610" w:rsidR="003C0240" w:rsidRPr="0021152D" w:rsidRDefault="00C123FB" w:rsidP="008A01BA">
      <w:pPr>
        <w:spacing w:after="0" w:line="480" w:lineRule="auto"/>
        <w:rPr>
          <w:rFonts w:cstheme="minorHAnsi"/>
          <w:szCs w:val="20"/>
        </w:rPr>
      </w:pPr>
      <w:r w:rsidRPr="0021152D">
        <w:rPr>
          <w:rFonts w:cstheme="minorHAnsi"/>
          <w:szCs w:val="20"/>
        </w:rPr>
        <w:t xml:space="preserve"> </w:t>
      </w:r>
      <w:r w:rsidR="00B460EA" w:rsidRPr="0021152D">
        <w:rPr>
          <w:rFonts w:cstheme="minorHAnsi"/>
          <w:szCs w:val="20"/>
        </w:rPr>
        <w:t xml:space="preserve">Footnote to Figure 3: </w:t>
      </w:r>
      <w:r w:rsidR="00B460EA">
        <w:rPr>
          <w:rFonts w:cstheme="minorHAnsi"/>
          <w:szCs w:val="20"/>
        </w:rPr>
        <w:t xml:space="preserve"> The primary cases were excluded for (B) </w:t>
      </w:r>
      <w:r w:rsidRPr="0021152D">
        <w:rPr>
          <w:rFonts w:cstheme="minorHAnsi"/>
          <w:szCs w:val="20"/>
        </w:rPr>
        <w:t xml:space="preserve">so </w:t>
      </w:r>
      <w:r w:rsidR="00B460EA">
        <w:rPr>
          <w:rFonts w:cstheme="minorHAnsi"/>
          <w:szCs w:val="20"/>
        </w:rPr>
        <w:t xml:space="preserve">that </w:t>
      </w:r>
      <w:r w:rsidRPr="0021152D">
        <w:rPr>
          <w:rFonts w:cstheme="minorHAnsi"/>
          <w:szCs w:val="20"/>
        </w:rPr>
        <w:t xml:space="preserve">the </w:t>
      </w:r>
      <w:r w:rsidR="0053224C" w:rsidRPr="0021152D">
        <w:rPr>
          <w:rFonts w:cstheme="minorHAnsi"/>
          <w:szCs w:val="20"/>
        </w:rPr>
        <w:t>outcomes</w:t>
      </w:r>
      <w:r w:rsidRPr="0021152D">
        <w:rPr>
          <w:rFonts w:cstheme="minorHAnsi"/>
          <w:szCs w:val="20"/>
        </w:rPr>
        <w:t xml:space="preserve"> for each type of contact in Ebola-affected households can be seen. </w:t>
      </w:r>
      <w:r w:rsidR="005B6F67" w:rsidRPr="005B6F67">
        <w:rPr>
          <w:rFonts w:cstheme="minorHAnsi"/>
          <w:szCs w:val="20"/>
        </w:rPr>
        <w:t>Information on de</w:t>
      </w:r>
      <w:r w:rsidR="00616B18">
        <w:rPr>
          <w:rFonts w:cstheme="minorHAnsi"/>
          <w:szCs w:val="20"/>
        </w:rPr>
        <w:t>ceased</w:t>
      </w:r>
      <w:r w:rsidR="005B6F67" w:rsidRPr="005B6F67">
        <w:rPr>
          <w:rFonts w:cstheme="minorHAnsi"/>
          <w:szCs w:val="20"/>
        </w:rPr>
        <w:t xml:space="preserve"> household members was provided at interview by the surviving household members</w:t>
      </w:r>
      <w:r w:rsidR="005B6F67">
        <w:rPr>
          <w:rFonts w:cstheme="minorHAnsi"/>
          <w:szCs w:val="20"/>
        </w:rPr>
        <w:t>.</w:t>
      </w:r>
      <w:r w:rsidR="00B460EA">
        <w:rPr>
          <w:rFonts w:cstheme="minorHAnsi"/>
          <w:szCs w:val="20"/>
        </w:rPr>
        <w:t xml:space="preserve"> </w:t>
      </w:r>
      <w:r w:rsidR="001313DA" w:rsidRPr="0021152D">
        <w:rPr>
          <w:rFonts w:cstheme="minorHAnsi"/>
          <w:szCs w:val="20"/>
        </w:rPr>
        <w:t xml:space="preserve">Exposure levels were determined from the interviews with all household members. </w:t>
      </w:r>
      <w:r w:rsidR="00981A35" w:rsidRPr="0021152D">
        <w:rPr>
          <w:rFonts w:cstheme="minorHAnsi"/>
          <w:szCs w:val="20"/>
        </w:rPr>
        <w:t xml:space="preserve">Exposure levels are defined as follows: “Corpse” touched body of someone who died of EVD; “Fluids” direct contact with body fluids of a “wet” case (i.e. an EVD case with diarrhoea, vomiting or bleeding); “Direct wet” direct contact with a wet case (including nursing and personal care, sharing a bed, breastfeeding an EVD positive child); “Direct dry” direct contact with a dry case (i.e. an EVD case without “wet” symptoms); “Indirect wet” indirect contact with a wet case (e.g. washing clothes/bed linen); “Indirect dry” indirect contact with a dry case; “Minimal/none” minimal contact (e.g. shared meals) or no known contact. </w:t>
      </w:r>
      <w:r w:rsidR="001313DA" w:rsidRPr="0021152D">
        <w:rPr>
          <w:rFonts w:cstheme="minorHAnsi"/>
          <w:szCs w:val="20"/>
        </w:rPr>
        <w:t>See Bower et al</w:t>
      </w:r>
      <w:hyperlink w:anchor="_ENREF_12" w:tooltip="Bower, 2016 #5142" w:history="1"/>
      <w:hyperlink w:anchor="_ENREF_12" w:tooltip="Bower, 2016 #5142" w:history="1">
        <w:r w:rsidR="005E414C" w:rsidRPr="0021152D">
          <w:rPr>
            <w:rFonts w:cstheme="minorHAnsi"/>
            <w:szCs w:val="20"/>
          </w:rPr>
          <w:fldChar w:fldCharType="begin"/>
        </w:r>
        <w:r w:rsidR="005E414C" w:rsidRPr="0021152D">
          <w:rPr>
            <w:rFonts w:cstheme="minorHAnsi"/>
            <w:szCs w:val="20"/>
          </w:rPr>
          <w:instrText xml:space="preserve"> ADDIN EN.CITE &lt;EndNote&gt;&lt;Cite&gt;&lt;Author&gt;Bower&lt;/Author&gt;&lt;Year&gt;2016&lt;/Year&gt;&lt;RecNum&gt;5142&lt;/RecNum&gt;&lt;DisplayText&gt;&lt;style face="superscript"&gt;12&lt;/style&gt;&lt;/DisplayText&gt;&lt;record&gt;&lt;rec-number&gt;5142&lt;/rec-number&gt;&lt;foreign-keys&gt;&lt;key app="EN" db-id="awsrxate55etsueszabxfv9yer0rs99pfawd" timestamp="1462284766"&gt;5142&lt;/key&gt;&lt;/foreign-keys&gt;&lt;ref-type name="Journal Article"&gt;17&lt;/ref-type&gt;&lt;contributors&gt;&lt;authors&gt;&lt;author&gt;Bower, Hilary&lt;/author&gt;&lt;author&gt;Johnson, S.&lt;/author&gt;&lt;author&gt;Bangura, M.S.&lt;/author&gt;&lt;author&gt;Kamara, A.J.&lt;/author&gt;&lt;author&gt;Kamara,O.&lt;/author&gt;&lt;author&gt;Mansaray, Saidu H.&lt;/author&gt;&lt;author&gt;Sesay, Daniel&lt;/author&gt;&lt;author&gt;Turay, Cecilia&lt;/author&gt;&lt;author&gt;Checchi, F.&lt;/author&gt;&lt;author&gt;Glynn, J.R.&lt;/author&gt;&lt;/authors&gt;&lt;/contributors&gt;&lt;titles&gt;&lt;title&gt;Exposure-specific and age-specific attack rates for Ebola virus disease in Ebola-affected households, Sierra Leone&lt;/title&gt;&lt;secondary-title&gt;Emerg Infect Dis &lt;/secondary-title&gt;&lt;/titles&gt;&lt;periodical&gt;&lt;full-title&gt;Emerg Infect Dis&lt;/full-title&gt;&lt;/periodical&gt;&lt;pages&gt;1403-12&lt;/pages&gt;&lt;volume&gt;22&lt;/volume&gt;&lt;number&gt;7&lt;/number&gt;&lt;dates&gt;&lt;year&gt;2016&lt;/year&gt;&lt;/dates&gt;&lt;urls&gt;&lt;related-urls&gt;&lt;url&gt;http://dx.doi.org/10.3201/eid2208.160163&lt;/url&gt;&lt;/related-urls&gt;&lt;/urls&gt;&lt;electronic-resource-num&gt;http://dx.doi.org/10.3201/eid2208.160163&lt;/electronic-resource-num&gt;&lt;/record&gt;&lt;/Cite&gt;&lt;/EndNote&gt;</w:instrText>
        </w:r>
        <w:r w:rsidR="005E414C" w:rsidRPr="0021152D">
          <w:rPr>
            <w:rFonts w:cstheme="minorHAnsi"/>
            <w:szCs w:val="20"/>
          </w:rPr>
          <w:fldChar w:fldCharType="separate"/>
        </w:r>
        <w:r w:rsidR="005E414C" w:rsidRPr="0021152D">
          <w:rPr>
            <w:rFonts w:cstheme="minorHAnsi"/>
            <w:noProof/>
            <w:szCs w:val="20"/>
            <w:vertAlign w:val="superscript"/>
          </w:rPr>
          <w:t>12</w:t>
        </w:r>
        <w:r w:rsidR="005E414C" w:rsidRPr="0021152D">
          <w:rPr>
            <w:rFonts w:cstheme="minorHAnsi"/>
            <w:szCs w:val="20"/>
          </w:rPr>
          <w:fldChar w:fldCharType="end"/>
        </w:r>
      </w:hyperlink>
      <w:r w:rsidR="001313DA" w:rsidRPr="0021152D">
        <w:rPr>
          <w:rFonts w:cstheme="minorHAnsi"/>
          <w:szCs w:val="20"/>
        </w:rPr>
        <w:t xml:space="preserve"> for details.</w:t>
      </w:r>
    </w:p>
    <w:p w14:paraId="48E522DC" w14:textId="77777777" w:rsidR="00C20709" w:rsidRPr="0021152D" w:rsidRDefault="00C20709" w:rsidP="008A01BA">
      <w:pPr>
        <w:spacing w:line="480" w:lineRule="auto"/>
        <w:rPr>
          <w:b/>
        </w:rPr>
      </w:pPr>
    </w:p>
    <w:p w14:paraId="19771C54" w14:textId="77777777" w:rsidR="00803941" w:rsidRPr="0021152D" w:rsidRDefault="00C20709" w:rsidP="008A01BA">
      <w:pPr>
        <w:spacing w:line="480" w:lineRule="auto"/>
        <w:rPr>
          <w:b/>
        </w:rPr>
      </w:pPr>
      <w:r w:rsidRPr="0021152D">
        <w:rPr>
          <w:b/>
        </w:rPr>
        <w:t>Appendix</w:t>
      </w:r>
      <w:r w:rsidR="00803941" w:rsidRPr="0021152D">
        <w:rPr>
          <w:b/>
        </w:rPr>
        <w:br w:type="page"/>
      </w:r>
    </w:p>
    <w:p w14:paraId="09868428" w14:textId="77777777" w:rsidR="0075434F" w:rsidRPr="0021152D" w:rsidRDefault="0075434F" w:rsidP="008A01BA">
      <w:pPr>
        <w:spacing w:after="0" w:line="480" w:lineRule="auto"/>
        <w:rPr>
          <w:b/>
        </w:rPr>
      </w:pPr>
      <w:r w:rsidRPr="0021152D">
        <w:rPr>
          <w:b/>
        </w:rPr>
        <w:t>References</w:t>
      </w:r>
    </w:p>
    <w:p w14:paraId="0FE1C893" w14:textId="77777777" w:rsidR="005E414C" w:rsidRPr="005E414C" w:rsidRDefault="008B2A34" w:rsidP="00261A78">
      <w:pPr>
        <w:pStyle w:val="EndNoteBibliography"/>
        <w:spacing w:after="0" w:line="480" w:lineRule="auto"/>
      </w:pPr>
      <w:r w:rsidRPr="0021152D">
        <w:fldChar w:fldCharType="begin"/>
      </w:r>
      <w:r w:rsidR="00FF5922" w:rsidRPr="0021152D">
        <w:instrText xml:space="preserve"> ADDIN EN.REFLIST </w:instrText>
      </w:r>
      <w:r w:rsidRPr="0021152D">
        <w:fldChar w:fldCharType="separate"/>
      </w:r>
      <w:bookmarkStart w:id="1" w:name="_ENREF_1"/>
      <w:r w:rsidR="005E414C" w:rsidRPr="005E414C">
        <w:t>1.</w:t>
      </w:r>
      <w:r w:rsidR="005E414C" w:rsidRPr="005E414C">
        <w:tab/>
        <w:t>Bellan SE, Pulliam JRC, Dushoff J, Meyers LA. Ebola control: effect of asymptomatic infection and acquired immunity. The Lancet. 2014;384(9953):1499-500</w:t>
      </w:r>
      <w:bookmarkEnd w:id="1"/>
    </w:p>
    <w:p w14:paraId="1EA064F6" w14:textId="77777777" w:rsidR="005E414C" w:rsidRPr="005E414C" w:rsidRDefault="005E414C" w:rsidP="00261A78">
      <w:pPr>
        <w:pStyle w:val="EndNoteBibliography"/>
        <w:spacing w:after="0" w:line="480" w:lineRule="auto"/>
      </w:pPr>
      <w:bookmarkStart w:id="2" w:name="_ENREF_2"/>
      <w:r w:rsidRPr="005E414C">
        <w:t>2.</w:t>
      </w:r>
      <w:r w:rsidRPr="005E414C">
        <w:tab/>
        <w:t>Blackley DJ, Wiley MR, Ladner JT, Fallah M, Lo T, Gilbert ML, et al. Reduced evolutionary rate in reemerged Ebola virus transmission chains. Science Advances. 2016;2:e1600378</w:t>
      </w:r>
      <w:bookmarkEnd w:id="2"/>
    </w:p>
    <w:p w14:paraId="779A0F88" w14:textId="77777777" w:rsidR="005E414C" w:rsidRPr="005E414C" w:rsidRDefault="005E414C" w:rsidP="00261A78">
      <w:pPr>
        <w:pStyle w:val="EndNoteBibliography"/>
        <w:spacing w:after="0" w:line="480" w:lineRule="auto"/>
      </w:pPr>
      <w:bookmarkStart w:id="3" w:name="_ENREF_3"/>
      <w:r w:rsidRPr="005E414C">
        <w:t>3.</w:t>
      </w:r>
      <w:r w:rsidRPr="005E414C">
        <w:tab/>
        <w:t>Clark DV, Kibuuka H, Millard M, Wakabi S, Lukwago L, Taylor A, et al. Long-term sequelae after Ebola virus disease in Bundibugyo, Uganda: a retrospective cohort study. The Lancet Infectious Diseases. 2015;15(8):905-12</w:t>
      </w:r>
      <w:bookmarkEnd w:id="3"/>
    </w:p>
    <w:p w14:paraId="3ED32BF1" w14:textId="77777777" w:rsidR="005E414C" w:rsidRPr="005E414C" w:rsidRDefault="005E414C" w:rsidP="00261A78">
      <w:pPr>
        <w:pStyle w:val="EndNoteBibliography"/>
        <w:spacing w:after="0" w:line="480" w:lineRule="auto"/>
      </w:pPr>
      <w:bookmarkStart w:id="4" w:name="_ENREF_4"/>
      <w:r w:rsidRPr="005E414C">
        <w:t>4.</w:t>
      </w:r>
      <w:r w:rsidRPr="005E414C">
        <w:tab/>
        <w:t>Leroy EM, Baize S, Volchkov VE, Fisher-Hoch SP, Georges-Courbot MC, Lansoud-Soukate J, et al. Human asymptomatic Ebola infection and strong inflammatory response. Lancet. 2000 Jun 24;355(9222):2210-5</w:t>
      </w:r>
      <w:bookmarkEnd w:id="4"/>
    </w:p>
    <w:p w14:paraId="00589154" w14:textId="77777777" w:rsidR="005E414C" w:rsidRPr="005E414C" w:rsidRDefault="005E414C" w:rsidP="00261A78">
      <w:pPr>
        <w:pStyle w:val="EndNoteBibliography"/>
        <w:spacing w:after="0" w:line="480" w:lineRule="auto"/>
      </w:pPr>
      <w:bookmarkStart w:id="5" w:name="_ENREF_5"/>
      <w:r w:rsidRPr="005E414C">
        <w:t>5.</w:t>
      </w:r>
      <w:r w:rsidRPr="005E414C">
        <w:tab/>
        <w:t>Ksiazek TG, West CP, Rollin PE, Jahrling PB, Peters CJ. ELISA for the Detection of Antibodies to Ebola Viruses. Journal of Infectious Diseases. 1999 February 1, 1999;179(Supplement 1):S192-S8</w:t>
      </w:r>
      <w:bookmarkEnd w:id="5"/>
    </w:p>
    <w:p w14:paraId="67844556" w14:textId="77777777" w:rsidR="005E414C" w:rsidRPr="005E414C" w:rsidRDefault="005E414C" w:rsidP="00261A78">
      <w:pPr>
        <w:pStyle w:val="EndNoteBibliography"/>
        <w:spacing w:after="0" w:line="480" w:lineRule="auto"/>
      </w:pPr>
      <w:bookmarkStart w:id="6" w:name="_ENREF_6"/>
      <w:r w:rsidRPr="005E414C">
        <w:t>6.</w:t>
      </w:r>
      <w:r w:rsidRPr="005E414C">
        <w:tab/>
        <w:t>Pattyn SR, editor. Ebola Virus Haemorrhagic Fever. Amsterdam: Elsevier/North-Holland Biomedical Press; 1977.</w:t>
      </w:r>
      <w:bookmarkEnd w:id="6"/>
    </w:p>
    <w:p w14:paraId="2A268F87" w14:textId="77777777" w:rsidR="005E414C" w:rsidRPr="005E414C" w:rsidRDefault="005E414C" w:rsidP="00261A78">
      <w:pPr>
        <w:pStyle w:val="EndNoteBibliography"/>
        <w:spacing w:after="0" w:line="480" w:lineRule="auto"/>
      </w:pPr>
      <w:bookmarkStart w:id="7" w:name="_ENREF_7"/>
      <w:r w:rsidRPr="005E414C">
        <w:t>7.</w:t>
      </w:r>
      <w:r w:rsidRPr="005E414C">
        <w:tab/>
        <w:t>Becker S, Feldmann H, Will C, Slenczka W. Evidence for Occurrence of Filovirus Antibodies in Humans and Imported Monkeys - Do Subclinical Filovirus Infections Occur Worldwide. Medical Microbiology and Immunology. 1992 Mar;181(1):43-55</w:t>
      </w:r>
      <w:bookmarkEnd w:id="7"/>
    </w:p>
    <w:p w14:paraId="1B6C8FAC" w14:textId="77777777" w:rsidR="005E414C" w:rsidRPr="005E414C" w:rsidRDefault="005E414C" w:rsidP="00261A78">
      <w:pPr>
        <w:pStyle w:val="EndNoteBibliography"/>
        <w:spacing w:after="0" w:line="480" w:lineRule="auto"/>
      </w:pPr>
      <w:bookmarkStart w:id="8" w:name="_ENREF_8"/>
      <w:r w:rsidRPr="005E414C">
        <w:t>8.</w:t>
      </w:r>
      <w:r w:rsidRPr="005E414C">
        <w:tab/>
        <w:t>Bausch DG. Sequelae after Ebola virus disease: even when it's over it's not over. Lancet Infect Dis. 2015 Aug;15(8):865-6</w:t>
      </w:r>
      <w:bookmarkEnd w:id="8"/>
    </w:p>
    <w:p w14:paraId="44BB9649" w14:textId="77777777" w:rsidR="005E414C" w:rsidRPr="005E414C" w:rsidRDefault="005E414C" w:rsidP="00261A78">
      <w:pPr>
        <w:pStyle w:val="EndNoteBibliography"/>
        <w:spacing w:after="0" w:line="480" w:lineRule="auto"/>
      </w:pPr>
      <w:bookmarkStart w:id="9" w:name="_ENREF_9"/>
      <w:r w:rsidRPr="005E414C">
        <w:t>9.</w:t>
      </w:r>
      <w:r w:rsidRPr="005E414C">
        <w:tab/>
        <w:t>Dowell SF. Ebola hemorrhagic fever: why were children spared? The Pediatric Infectious Disease Journal. 1996;15(3):189-91</w:t>
      </w:r>
      <w:bookmarkEnd w:id="9"/>
    </w:p>
    <w:p w14:paraId="5B936E24" w14:textId="77777777" w:rsidR="005E414C" w:rsidRPr="005E414C" w:rsidRDefault="005E414C" w:rsidP="00261A78">
      <w:pPr>
        <w:pStyle w:val="EndNoteBibliography"/>
        <w:spacing w:after="0" w:line="480" w:lineRule="auto"/>
      </w:pPr>
      <w:bookmarkStart w:id="10" w:name="_ENREF_10"/>
      <w:r w:rsidRPr="005E414C">
        <w:t>10.</w:t>
      </w:r>
      <w:r w:rsidRPr="005E414C">
        <w:tab/>
        <w:t>Glynn JR. Age-specific incidence of Ebola virus disease. Lancet. 2015 Aug 1;386(9992):432</w:t>
      </w:r>
      <w:bookmarkEnd w:id="10"/>
    </w:p>
    <w:p w14:paraId="7A5A463E" w14:textId="77777777" w:rsidR="005E414C" w:rsidRPr="005E414C" w:rsidRDefault="005E414C" w:rsidP="00261A78">
      <w:pPr>
        <w:pStyle w:val="EndNoteBibliography"/>
        <w:spacing w:after="0" w:line="480" w:lineRule="auto"/>
      </w:pPr>
      <w:bookmarkStart w:id="11" w:name="_ENREF_11"/>
      <w:r w:rsidRPr="005E414C">
        <w:t>11.</w:t>
      </w:r>
      <w:r w:rsidRPr="005E414C">
        <w:tab/>
        <w:t>Helleringer S, Noymer A, Clark SJ, McCormick T. Did Ebola relatively spare children? Lancet. 2015 Oct 10;386(10002):1442-3</w:t>
      </w:r>
      <w:bookmarkEnd w:id="11"/>
    </w:p>
    <w:p w14:paraId="012E5234" w14:textId="77777777" w:rsidR="005E414C" w:rsidRPr="005E414C" w:rsidRDefault="005E414C" w:rsidP="00261A78">
      <w:pPr>
        <w:pStyle w:val="EndNoteBibliography"/>
        <w:spacing w:after="0" w:line="480" w:lineRule="auto"/>
      </w:pPr>
      <w:bookmarkStart w:id="12" w:name="_ENREF_12"/>
      <w:r w:rsidRPr="005E414C">
        <w:t>12.</w:t>
      </w:r>
      <w:r w:rsidRPr="005E414C">
        <w:tab/>
        <w:t>Bower H, Johnson S, Bangura MS, Kamara AJ, Kamara O, Mansaray SH, et al. Exposure-specific and age-specific attack rates for Ebola virus disease in Ebola-affected households, Sierra Leone. Emerg Infect Dis 2016;22(7):1403-12</w:t>
      </w:r>
      <w:bookmarkEnd w:id="12"/>
    </w:p>
    <w:p w14:paraId="072DE1A7" w14:textId="77777777" w:rsidR="005E414C" w:rsidRPr="005E414C" w:rsidRDefault="005E414C" w:rsidP="00261A78">
      <w:pPr>
        <w:pStyle w:val="EndNoteBibliography"/>
        <w:spacing w:after="0" w:line="480" w:lineRule="auto"/>
      </w:pPr>
      <w:bookmarkStart w:id="13" w:name="_ENREF_13"/>
      <w:r w:rsidRPr="005E414C">
        <w:t>13.</w:t>
      </w:r>
      <w:r w:rsidRPr="005E414C">
        <w:tab/>
        <w:t>Lambe T, Rampling T, Samuel D, Bowyer G, Ewer K, Venkatraman N, et al. Detection of vaccine induced antibodies to Ebola Virus in oral fluid. Open Forum Infect Dis. 2016;3:ofw031</w:t>
      </w:r>
      <w:bookmarkEnd w:id="13"/>
    </w:p>
    <w:p w14:paraId="42E5BA2B" w14:textId="4CCFC38A" w:rsidR="005E414C" w:rsidRPr="005E414C" w:rsidRDefault="005E414C" w:rsidP="00261A78">
      <w:pPr>
        <w:pStyle w:val="EndNoteBibliography"/>
        <w:spacing w:after="0" w:line="480" w:lineRule="auto"/>
      </w:pPr>
      <w:bookmarkStart w:id="14" w:name="_ENREF_14"/>
      <w:r w:rsidRPr="005E414C">
        <w:t>14.</w:t>
      </w:r>
      <w:r w:rsidRPr="005E414C">
        <w:tab/>
        <w:t>World</w:t>
      </w:r>
      <w:r w:rsidR="0058421C">
        <w:t xml:space="preserve"> </w:t>
      </w:r>
      <w:r w:rsidRPr="005E414C">
        <w:t>Health</w:t>
      </w:r>
      <w:r w:rsidR="0058421C">
        <w:t xml:space="preserve"> </w:t>
      </w:r>
      <w:r w:rsidRPr="005E414C">
        <w:t>Organization, Sierra</w:t>
      </w:r>
      <w:r w:rsidR="0058421C">
        <w:t xml:space="preserve"> </w:t>
      </w:r>
      <w:r w:rsidRPr="005E414C">
        <w:t>Leone</w:t>
      </w:r>
      <w:r w:rsidR="0058421C">
        <w:t xml:space="preserve"> </w:t>
      </w:r>
      <w:r w:rsidRPr="005E414C">
        <w:t>Ministry</w:t>
      </w:r>
      <w:r w:rsidR="0058421C">
        <w:t xml:space="preserve"> </w:t>
      </w:r>
      <w:r w:rsidRPr="005E414C">
        <w:t>of</w:t>
      </w:r>
      <w:r w:rsidR="0058421C">
        <w:t xml:space="preserve"> </w:t>
      </w:r>
      <w:r w:rsidRPr="005E414C">
        <w:t xml:space="preserve">Health. Clinical management of patients in the Ebola Treatment Centres and other care centres in Sierra Leone. Interim Emergency Guidelines.  </w:t>
      </w:r>
      <w:hyperlink r:id="rId9" w:history="1">
        <w:r w:rsidRPr="005E414C">
          <w:rPr>
            <w:rStyle w:val="Hyperlink"/>
          </w:rPr>
          <w:t>http://nerc.sl/?q=sierra-leone-ebola-treatment-centre-pocket-guide-15-dec-2014</w:t>
        </w:r>
      </w:hyperlink>
      <w:r w:rsidRPr="005E414C">
        <w:t xml:space="preserve">. 2014 </w:t>
      </w:r>
      <w:bookmarkEnd w:id="14"/>
    </w:p>
    <w:p w14:paraId="44EB70A5" w14:textId="77777777" w:rsidR="005E414C" w:rsidRPr="005E414C" w:rsidRDefault="005E414C" w:rsidP="00261A78">
      <w:pPr>
        <w:pStyle w:val="EndNoteBibliography"/>
        <w:spacing w:after="0" w:line="480" w:lineRule="auto"/>
      </w:pPr>
      <w:bookmarkStart w:id="15" w:name="_ENREF_15"/>
      <w:r w:rsidRPr="005E414C">
        <w:t>15.</w:t>
      </w:r>
      <w:r w:rsidRPr="005E414C">
        <w:tab/>
        <w:t>Bower H, Smout E, Bangura MS, Kamara O, Turay C, Johnson S, et al. Deaths, late deaths, and role of infecting dose in Ebola virus disease in Sierra Leone: retrospective cohort study. BMJ. 2016 May 17;353:i2403</w:t>
      </w:r>
      <w:bookmarkEnd w:id="15"/>
    </w:p>
    <w:p w14:paraId="074E4270" w14:textId="2272663F" w:rsidR="005E414C" w:rsidRPr="005E414C" w:rsidRDefault="005E414C" w:rsidP="00261A78">
      <w:pPr>
        <w:pStyle w:val="EndNoteBibliography"/>
        <w:spacing w:after="0" w:line="480" w:lineRule="auto"/>
      </w:pPr>
      <w:bookmarkStart w:id="16" w:name="_ENREF_16"/>
      <w:r w:rsidRPr="005E414C">
        <w:t>16.</w:t>
      </w:r>
      <w:r w:rsidRPr="005E414C">
        <w:tab/>
        <w:t>WHO/International</w:t>
      </w:r>
      <w:r w:rsidR="0058421C">
        <w:t xml:space="preserve"> </w:t>
      </w:r>
      <w:r w:rsidRPr="005E414C">
        <w:t>Study</w:t>
      </w:r>
      <w:r w:rsidR="0058421C">
        <w:t xml:space="preserve"> </w:t>
      </w:r>
      <w:r w:rsidRPr="005E414C">
        <w:t>Team. Ebola haemorrhagic fever in Zaire, 1976. Bull World Health Organ. 1978;56(2):271-93</w:t>
      </w:r>
      <w:bookmarkEnd w:id="16"/>
    </w:p>
    <w:p w14:paraId="2157AD1D" w14:textId="77777777" w:rsidR="005E414C" w:rsidRPr="005E414C" w:rsidRDefault="005E414C" w:rsidP="00261A78">
      <w:pPr>
        <w:pStyle w:val="EndNoteBibliography"/>
        <w:spacing w:after="0" w:line="480" w:lineRule="auto"/>
      </w:pPr>
      <w:bookmarkStart w:id="17" w:name="_ENREF_17"/>
      <w:r w:rsidRPr="005E414C">
        <w:t>17.</w:t>
      </w:r>
      <w:r w:rsidRPr="005E414C">
        <w:tab/>
        <w:t>Rowe AK, Bertolli J, Khan AS, Mukunu R, Muyembe-Tamfum JJ, Bressler D, et al. Clinical, virologic, and immunologic follow-up of convalescent Ebola hemorrhagic fever patients and their household contacts, Kikwit, Democratic Republic of the Congo. Commission de Lutte contre les Epidemies a Kikwit. J Infect Dis. 1999 Feb;179 Suppl 1:S28-35</w:t>
      </w:r>
      <w:bookmarkEnd w:id="17"/>
    </w:p>
    <w:p w14:paraId="327558F6" w14:textId="77777777" w:rsidR="005E414C" w:rsidRPr="005E414C" w:rsidRDefault="005E414C" w:rsidP="00261A78">
      <w:pPr>
        <w:pStyle w:val="EndNoteBibliography"/>
        <w:spacing w:after="0" w:line="480" w:lineRule="auto"/>
      </w:pPr>
      <w:bookmarkStart w:id="18" w:name="_ENREF_18"/>
      <w:r w:rsidRPr="005E414C">
        <w:t>18.</w:t>
      </w:r>
      <w:r w:rsidRPr="005E414C">
        <w:tab/>
        <w:t>Bertherat E, Renaut A, Nabias R, Dubreuil G, Georges-Courbot MC. Leptospirosis and Ebola virus infection in five gold-panning villages in northeastern Gabon. Am J Trop Med Hyg. 1999 Apr;60(4):610-5</w:t>
      </w:r>
      <w:bookmarkEnd w:id="18"/>
    </w:p>
    <w:p w14:paraId="27360FEE" w14:textId="1A3171AA" w:rsidR="005E414C" w:rsidRPr="005E414C" w:rsidRDefault="005E414C" w:rsidP="00261A78">
      <w:pPr>
        <w:pStyle w:val="EndNoteBibliography"/>
        <w:spacing w:after="0" w:line="480" w:lineRule="auto"/>
      </w:pPr>
      <w:bookmarkStart w:id="19" w:name="_ENREF_19"/>
      <w:r w:rsidRPr="005E414C">
        <w:t>19.</w:t>
      </w:r>
      <w:r w:rsidRPr="005E414C">
        <w:tab/>
        <w:t>Fallah M, Prevail</w:t>
      </w:r>
      <w:r w:rsidR="0058421C">
        <w:t xml:space="preserve"> </w:t>
      </w:r>
      <w:r w:rsidRPr="005E414C">
        <w:t>III</w:t>
      </w:r>
      <w:r w:rsidR="0058421C">
        <w:t xml:space="preserve"> </w:t>
      </w:r>
      <w:r w:rsidRPr="005E414C">
        <w:t>Research</w:t>
      </w:r>
      <w:r w:rsidR="0058421C">
        <w:t xml:space="preserve"> </w:t>
      </w:r>
      <w:r w:rsidRPr="005E414C">
        <w:t xml:space="preserve">Team. A cohort study of survivors of Ebola Virus Infection in Liberia (PREVAIL III). </w:t>
      </w:r>
      <w:hyperlink r:id="rId10" w:history="1">
        <w:r w:rsidRPr="005E414C">
          <w:rPr>
            <w:rStyle w:val="Hyperlink"/>
          </w:rPr>
          <w:t>http://www.croiwebcasts.org/console/player/29569?mediaType=slideVideo&amp;</w:t>
        </w:r>
      </w:hyperlink>
      <w:r w:rsidRPr="005E414C">
        <w:t>.  CROI Boston February 22-25 2016 Boston.</w:t>
      </w:r>
      <w:bookmarkEnd w:id="19"/>
    </w:p>
    <w:p w14:paraId="0EB6261C" w14:textId="7C35A7D5" w:rsidR="005E414C" w:rsidRPr="00C16F42" w:rsidRDefault="005E414C" w:rsidP="00261A78">
      <w:pPr>
        <w:autoSpaceDE w:val="0"/>
        <w:autoSpaceDN w:val="0"/>
        <w:adjustRightInd w:val="0"/>
        <w:spacing w:after="0" w:line="480" w:lineRule="auto"/>
      </w:pPr>
      <w:bookmarkStart w:id="20" w:name="_ENREF_20"/>
      <w:r w:rsidRPr="005E414C">
        <w:t>20.</w:t>
      </w:r>
      <w:r w:rsidRPr="005E414C">
        <w:tab/>
        <w:t xml:space="preserve">Richardson ET, </w:t>
      </w:r>
      <w:r w:rsidR="0012196F">
        <w:t>Kelly JD, Barrie MB, Mesman AW, Karku S, et al. Minimally symptomatic infection in an Ebola 'hotspot'; a cross-sectional serosurv</w:t>
      </w:r>
      <w:r w:rsidR="00C16F42">
        <w:t>e</w:t>
      </w:r>
      <w:r w:rsidR="0012196F">
        <w:t xml:space="preserve">y. </w:t>
      </w:r>
      <w:r w:rsidR="00C16F42">
        <w:t>PL</w:t>
      </w:r>
      <w:r w:rsidR="00C16F42" w:rsidRPr="00021ED5">
        <w:t xml:space="preserve">oS Negl Trop Dis </w:t>
      </w:r>
      <w:r w:rsidR="00C16F42" w:rsidRPr="00261A78">
        <w:rPr>
          <w:rFonts w:cs="Helvetica-Condensed"/>
        </w:rPr>
        <w:t>10(11): e0005087. doi:10.1371/journal.pntd.0005087</w:t>
      </w:r>
      <w:bookmarkEnd w:id="20"/>
    </w:p>
    <w:p w14:paraId="64A5687F" w14:textId="77777777" w:rsidR="005E414C" w:rsidRPr="005E414C" w:rsidRDefault="005E414C" w:rsidP="00261A78">
      <w:pPr>
        <w:pStyle w:val="EndNoteBibliography"/>
        <w:spacing w:after="0" w:line="480" w:lineRule="auto"/>
      </w:pPr>
      <w:bookmarkStart w:id="21" w:name="_ENREF_21"/>
      <w:r w:rsidRPr="005E414C">
        <w:t>21.</w:t>
      </w:r>
      <w:r w:rsidRPr="005E414C">
        <w:tab/>
        <w:t>Ksiazek TG, Rollin PE, Williams AJ, Bressler DS, Martin ML, Swanepoel R, et al. Clinical virology of Ebola hemorrhagic fever (EHF): virus, virus antigen, and IgG and IgM antibody findings among EHF patients in Kikwit, Democratic Republic of the Congo, 1995. J Infect Dis. 1999 Feb;179 Suppl 1:S177-87</w:t>
      </w:r>
      <w:bookmarkEnd w:id="21"/>
    </w:p>
    <w:p w14:paraId="6DB9A325" w14:textId="77777777" w:rsidR="005E414C" w:rsidRPr="005E414C" w:rsidRDefault="005E414C" w:rsidP="00261A78">
      <w:pPr>
        <w:pStyle w:val="EndNoteBibliography"/>
        <w:spacing w:after="0" w:line="480" w:lineRule="auto"/>
      </w:pPr>
      <w:bookmarkStart w:id="22" w:name="_ENREF_22"/>
      <w:r w:rsidRPr="005E414C">
        <w:t>22.</w:t>
      </w:r>
      <w:r w:rsidRPr="005E414C">
        <w:tab/>
        <w:t>Sobarzo A, Groseth A, Dolnik O, Becker S, Lutwama JJ, Perelman E, et al. Profile and persistence of the virus-specific neutralizing humoral immune response in human survivors of Sudan ebolavirus (Gulu). J Infect Dis. 2013 Jul 15;208(2):299-309</w:t>
      </w:r>
      <w:bookmarkEnd w:id="22"/>
    </w:p>
    <w:p w14:paraId="2D4ED731" w14:textId="77777777" w:rsidR="005E414C" w:rsidRPr="005E414C" w:rsidRDefault="005E414C" w:rsidP="00261A78">
      <w:pPr>
        <w:pStyle w:val="EndNoteBibliography"/>
        <w:spacing w:after="0" w:line="480" w:lineRule="auto"/>
      </w:pPr>
      <w:bookmarkStart w:id="23" w:name="_ENREF_23"/>
      <w:r w:rsidRPr="005E414C">
        <w:t>23.</w:t>
      </w:r>
      <w:r w:rsidRPr="005E414C">
        <w:tab/>
        <w:t>Deen GF, Knust B, Broutet N, Sesay FR, Formenty P, Ross C, et al. Ebola RNA Persistence in Semen of Ebola Virus Disease Survivors - Preliminary Report. N Engl J Med. 2015 Oct 14</w:t>
      </w:r>
      <w:bookmarkEnd w:id="23"/>
    </w:p>
    <w:p w14:paraId="70972621" w14:textId="77777777" w:rsidR="005E414C" w:rsidRPr="005E414C" w:rsidRDefault="005E414C" w:rsidP="00261A78">
      <w:pPr>
        <w:pStyle w:val="EndNoteBibliography"/>
        <w:spacing w:after="0" w:line="480" w:lineRule="auto"/>
      </w:pPr>
      <w:bookmarkStart w:id="24" w:name="_ENREF_24"/>
      <w:r w:rsidRPr="005E414C">
        <w:t>24.</w:t>
      </w:r>
      <w:r w:rsidRPr="005E414C">
        <w:tab/>
        <w:t>Dowell SF, Mukunu R, Ksiazek TG, Khan AS, Rollin PE, Peters CJ. Transmission of Ebola hemorrhagic fever: a study of risk factors in family members, Kikwit, Democratic Republic of the Congo, 1995. Commission de Lutte contre les Epidemies a Kikwit. J Infect Dis. 1999 Feb;179 Suppl 1:S87-91</w:t>
      </w:r>
      <w:bookmarkEnd w:id="24"/>
    </w:p>
    <w:p w14:paraId="79E2CDDD" w14:textId="77777777" w:rsidR="005E414C" w:rsidRPr="005E414C" w:rsidRDefault="005E414C" w:rsidP="00261A78">
      <w:pPr>
        <w:pStyle w:val="EndNoteBibliography"/>
        <w:spacing w:after="0" w:line="480" w:lineRule="auto"/>
      </w:pPr>
      <w:bookmarkStart w:id="25" w:name="_ENREF_25"/>
      <w:r w:rsidRPr="005E414C">
        <w:t>25.</w:t>
      </w:r>
      <w:r w:rsidRPr="005E414C">
        <w:tab/>
        <w:t>Brainard J, Hooper L, Pond K, Edmunds K, Hunter PR. Risk factors for transmission of Ebola or Marburg virus disease: a systematic review and meta-analysis. Int J Epidemiol. 2015 Nov 20</w:t>
      </w:r>
      <w:bookmarkEnd w:id="25"/>
    </w:p>
    <w:p w14:paraId="2A17DED1" w14:textId="77777777" w:rsidR="005E414C" w:rsidRPr="005E414C" w:rsidRDefault="005E414C" w:rsidP="00261A78">
      <w:pPr>
        <w:pStyle w:val="EndNoteBibliography"/>
        <w:spacing w:after="0" w:line="480" w:lineRule="auto"/>
      </w:pPr>
      <w:bookmarkStart w:id="26" w:name="_ENREF_26"/>
      <w:r w:rsidRPr="005E414C">
        <w:t>26.</w:t>
      </w:r>
      <w:r w:rsidRPr="005E414C">
        <w:tab/>
        <w:t>Lindblade KA, Nyenswah T, Keita S, Diallo B, Kateh F, Amoah A, et al. Secondary Infections with Ebola Virus in Rural Communities, Liberia and Guinea, 2014-2015. Emerg Infect Dis. 2016 Sep 15;22(9)</w:t>
      </w:r>
      <w:bookmarkEnd w:id="26"/>
    </w:p>
    <w:p w14:paraId="7C1A866A" w14:textId="77777777" w:rsidR="005E414C" w:rsidRPr="005E414C" w:rsidRDefault="005E414C" w:rsidP="00261A78">
      <w:pPr>
        <w:pStyle w:val="EndNoteBibliography"/>
        <w:spacing w:after="0" w:line="480" w:lineRule="auto"/>
      </w:pPr>
      <w:bookmarkStart w:id="27" w:name="_ENREF_27"/>
      <w:r w:rsidRPr="005E414C">
        <w:t>27.</w:t>
      </w:r>
      <w:r w:rsidRPr="005E414C">
        <w:tab/>
        <w:t>Leroy EM, Baize S, Debre P, Lansoud-Soukate J, Mavoungou E. Early immune responses accompanying human asymptomatic Ebola infections. Clin Exp Immunol. 2001 Jun;124(3):453-60</w:t>
      </w:r>
      <w:bookmarkEnd w:id="27"/>
    </w:p>
    <w:p w14:paraId="3A6FB06B" w14:textId="77777777" w:rsidR="005E414C" w:rsidRPr="005E414C" w:rsidRDefault="005E414C" w:rsidP="00261A78">
      <w:pPr>
        <w:pStyle w:val="EndNoteBibliography"/>
        <w:spacing w:after="0" w:line="480" w:lineRule="auto"/>
      </w:pPr>
      <w:bookmarkStart w:id="28" w:name="_ENREF_28"/>
      <w:r w:rsidRPr="005E414C">
        <w:t>28.</w:t>
      </w:r>
      <w:r w:rsidRPr="005E414C">
        <w:tab/>
        <w:t>McElroy AK, Erickson BR, Flietstra TD, Rollin PE, Nichol ST, Towner JS, et al. Biomarker correlates of survival in pediatric patients with Ebola virus disease. Emerg Infect Dis. 2014 Oct;20(10):1683-90</w:t>
      </w:r>
      <w:bookmarkEnd w:id="28"/>
    </w:p>
    <w:p w14:paraId="18255793" w14:textId="73B0DEF1" w:rsidR="009563A0" w:rsidRPr="0021152D" w:rsidRDefault="005E414C" w:rsidP="008A01BA">
      <w:pPr>
        <w:spacing w:after="0" w:line="480" w:lineRule="auto"/>
      </w:pPr>
      <w:bookmarkStart w:id="29" w:name="_ENREF_29"/>
      <w:r w:rsidRPr="005E414C">
        <w:t>29.</w:t>
      </w:r>
      <w:r w:rsidRPr="005E414C">
        <w:tab/>
        <w:t>World</w:t>
      </w:r>
      <w:r w:rsidR="0058421C">
        <w:t xml:space="preserve"> </w:t>
      </w:r>
      <w:r w:rsidRPr="005E414C">
        <w:t>Health</w:t>
      </w:r>
      <w:r w:rsidR="0058421C">
        <w:t xml:space="preserve"> </w:t>
      </w:r>
      <w:r w:rsidRPr="005E414C">
        <w:t xml:space="preserve">Organisation. Interim Guidance. Clinical care for survivors of Ebola virus disease WHO/EVD/OHE/PED/16.1 Rev.2. </w:t>
      </w:r>
      <w:hyperlink r:id="rId11" w:history="1">
        <w:r w:rsidRPr="005E414C">
          <w:rPr>
            <w:rStyle w:val="Hyperlink"/>
          </w:rPr>
          <w:t>http://apps.who.int/iris/bitstream/10665/204235/1/WHO_EVD_OHE_PED_16.1_eng.pdf</w:t>
        </w:r>
      </w:hyperlink>
      <w:r w:rsidRPr="005E414C">
        <w:t xml:space="preserve"> 2016.</w:t>
      </w:r>
      <w:bookmarkEnd w:id="29"/>
      <w:r w:rsidR="008B2A34" w:rsidRPr="0021152D">
        <w:rPr>
          <w:rFonts w:ascii="Calibri" w:hAnsi="Calibri" w:cs="Calibri"/>
          <w:noProof/>
          <w:lang w:val="en-US"/>
        </w:rPr>
        <w:fldChar w:fldCharType="end"/>
      </w:r>
    </w:p>
    <w:p w14:paraId="5D3B830B" w14:textId="77777777" w:rsidR="00CD18B4" w:rsidRPr="0021152D" w:rsidRDefault="00CD18B4" w:rsidP="008A01BA">
      <w:pPr>
        <w:spacing w:after="0" w:line="480" w:lineRule="auto"/>
      </w:pPr>
    </w:p>
    <w:p w14:paraId="4F1F1603" w14:textId="5CA7668A" w:rsidR="00DA2099" w:rsidRPr="0021152D" w:rsidRDefault="00DA2099" w:rsidP="008A01BA">
      <w:pPr>
        <w:spacing w:after="0" w:line="480" w:lineRule="auto"/>
      </w:pPr>
    </w:p>
    <w:sectPr w:rsidR="00DA2099" w:rsidRPr="0021152D" w:rsidSect="00A070B8">
      <w:footerReference w:type="default" r:id="rId12"/>
      <w:pgSz w:w="11906" w:h="16838"/>
      <w:pgMar w:top="993" w:right="1440" w:bottom="993"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E0F4D2" w14:textId="77777777" w:rsidR="00261A78" w:rsidRDefault="00261A78" w:rsidP="00FF5922">
      <w:pPr>
        <w:spacing w:after="0" w:line="240" w:lineRule="auto"/>
      </w:pPr>
      <w:r>
        <w:separator/>
      </w:r>
    </w:p>
  </w:endnote>
  <w:endnote w:type="continuationSeparator" w:id="0">
    <w:p w14:paraId="1F549F13" w14:textId="77777777" w:rsidR="00261A78" w:rsidRDefault="00261A78" w:rsidP="00FF59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Condensed">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9146130"/>
      <w:docPartObj>
        <w:docPartGallery w:val="Page Numbers (Bottom of Page)"/>
        <w:docPartUnique/>
      </w:docPartObj>
    </w:sdtPr>
    <w:sdtEndPr>
      <w:rPr>
        <w:noProof/>
      </w:rPr>
    </w:sdtEndPr>
    <w:sdtContent>
      <w:p w14:paraId="03760841" w14:textId="5DCF23B5" w:rsidR="00261A78" w:rsidRDefault="00261A78">
        <w:pPr>
          <w:pStyle w:val="Footer"/>
          <w:jc w:val="center"/>
        </w:pPr>
        <w:r>
          <w:fldChar w:fldCharType="begin"/>
        </w:r>
        <w:r>
          <w:instrText xml:space="preserve"> PAGE   \* MERGEFORMAT </w:instrText>
        </w:r>
        <w:r>
          <w:fldChar w:fldCharType="separate"/>
        </w:r>
        <w:r w:rsidR="00D6393D">
          <w:rPr>
            <w:noProof/>
          </w:rPr>
          <w:t>18</w:t>
        </w:r>
        <w:r>
          <w:rPr>
            <w:noProof/>
          </w:rPr>
          <w:fldChar w:fldCharType="end"/>
        </w:r>
      </w:p>
    </w:sdtContent>
  </w:sdt>
  <w:p w14:paraId="38DD2C79" w14:textId="77777777" w:rsidR="00261A78" w:rsidRDefault="00261A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C06EF1" w14:textId="77777777" w:rsidR="00261A78" w:rsidRDefault="00261A78" w:rsidP="00FF5922">
      <w:pPr>
        <w:spacing w:after="0" w:line="240" w:lineRule="auto"/>
      </w:pPr>
      <w:r>
        <w:separator/>
      </w:r>
    </w:p>
  </w:footnote>
  <w:footnote w:type="continuationSeparator" w:id="0">
    <w:p w14:paraId="6151ED35" w14:textId="77777777" w:rsidR="00261A78" w:rsidRDefault="00261A78" w:rsidP="00FF59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321639"/>
    <w:multiLevelType w:val="hybridMultilevel"/>
    <w:tmpl w:val="75605CD8"/>
    <w:lvl w:ilvl="0" w:tplc="F1F881E4">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0D42209"/>
    <w:multiLevelType w:val="hybridMultilevel"/>
    <w:tmpl w:val="53EC05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65622A2"/>
    <w:multiLevelType w:val="hybridMultilevel"/>
    <w:tmpl w:val="DDC2D786"/>
    <w:lvl w:ilvl="0" w:tplc="A89CD842">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B33226A"/>
    <w:multiLevelType w:val="hybridMultilevel"/>
    <w:tmpl w:val="262259C6"/>
    <w:lvl w:ilvl="0" w:tplc="12407F74">
      <w:start w:val="1"/>
      <w:numFmt w:val="bullet"/>
      <w:lvlText w:val=""/>
      <w:lvlJc w:val="left"/>
      <w:pPr>
        <w:ind w:left="720" w:hanging="360"/>
      </w:pPr>
      <w:rPr>
        <w:rFonts w:ascii="Symbol" w:eastAsiaTheme="minorHAnsi" w:hAnsi="Symbol" w:cstheme="minorBid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GB" w:vendorID="64" w:dllVersion="131078" w:nlCheck="1" w:checkStyle="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wsrxate55etsueszabxfv9yer0rs99pfawd&quot;&gt;new-Converted&lt;record-ids&gt;&lt;item&gt;4545&lt;/item&gt;&lt;item&gt;4547&lt;/item&gt;&lt;item&gt;4551&lt;/item&gt;&lt;item&gt;4577&lt;/item&gt;&lt;item&gt;4582&lt;/item&gt;&lt;item&gt;4608&lt;/item&gt;&lt;item&gt;4616&lt;/item&gt;&lt;item&gt;4624&lt;/item&gt;&lt;item&gt;4625&lt;/item&gt;&lt;item&gt;4677&lt;/item&gt;&lt;item&gt;4678&lt;/item&gt;&lt;item&gt;4689&lt;/item&gt;&lt;item&gt;4725&lt;/item&gt;&lt;item&gt;4760&lt;/item&gt;&lt;item&gt;4836&lt;/item&gt;&lt;item&gt;4920&lt;/item&gt;&lt;item&gt;4922&lt;/item&gt;&lt;item&gt;4944&lt;/item&gt;&lt;item&gt;5010&lt;/item&gt;&lt;item&gt;5015&lt;/item&gt;&lt;item&gt;5020&lt;/item&gt;&lt;item&gt;5137&lt;/item&gt;&lt;item&gt;5138&lt;/item&gt;&lt;item&gt;5139&lt;/item&gt;&lt;item&gt;5141&lt;/item&gt;&lt;item&gt;5142&lt;/item&gt;&lt;item&gt;5143&lt;/item&gt;&lt;item&gt;5144&lt;/item&gt;&lt;item&gt;5177&lt;/item&gt;&lt;/record-ids&gt;&lt;/item&gt;&lt;/Libraries&gt;"/>
  </w:docVars>
  <w:rsids>
    <w:rsidRoot w:val="009263CC"/>
    <w:rsid w:val="0000131D"/>
    <w:rsid w:val="00002E17"/>
    <w:rsid w:val="0000313F"/>
    <w:rsid w:val="00006877"/>
    <w:rsid w:val="0001190A"/>
    <w:rsid w:val="00011DEE"/>
    <w:rsid w:val="000137B8"/>
    <w:rsid w:val="00015648"/>
    <w:rsid w:val="000156D7"/>
    <w:rsid w:val="00015E21"/>
    <w:rsid w:val="000175BF"/>
    <w:rsid w:val="00017E2E"/>
    <w:rsid w:val="00020A15"/>
    <w:rsid w:val="00021024"/>
    <w:rsid w:val="00021CCF"/>
    <w:rsid w:val="00021E70"/>
    <w:rsid w:val="00021ED5"/>
    <w:rsid w:val="000224AD"/>
    <w:rsid w:val="00022ACA"/>
    <w:rsid w:val="000250FF"/>
    <w:rsid w:val="000254B0"/>
    <w:rsid w:val="00025AFC"/>
    <w:rsid w:val="00026567"/>
    <w:rsid w:val="00026BD9"/>
    <w:rsid w:val="00027A75"/>
    <w:rsid w:val="000327BB"/>
    <w:rsid w:val="00033AB1"/>
    <w:rsid w:val="00033E37"/>
    <w:rsid w:val="00035D6F"/>
    <w:rsid w:val="00040BAE"/>
    <w:rsid w:val="00040D96"/>
    <w:rsid w:val="00040FAC"/>
    <w:rsid w:val="00041313"/>
    <w:rsid w:val="00041C04"/>
    <w:rsid w:val="00043F64"/>
    <w:rsid w:val="00044264"/>
    <w:rsid w:val="00044265"/>
    <w:rsid w:val="00044554"/>
    <w:rsid w:val="0004483F"/>
    <w:rsid w:val="00044DA0"/>
    <w:rsid w:val="0004570D"/>
    <w:rsid w:val="000457E8"/>
    <w:rsid w:val="00046876"/>
    <w:rsid w:val="000468AC"/>
    <w:rsid w:val="00047165"/>
    <w:rsid w:val="00047632"/>
    <w:rsid w:val="00047C79"/>
    <w:rsid w:val="00051318"/>
    <w:rsid w:val="0005148F"/>
    <w:rsid w:val="00051915"/>
    <w:rsid w:val="00052F95"/>
    <w:rsid w:val="00056CCE"/>
    <w:rsid w:val="00057B54"/>
    <w:rsid w:val="00060161"/>
    <w:rsid w:val="00061691"/>
    <w:rsid w:val="00063B25"/>
    <w:rsid w:val="00065DB2"/>
    <w:rsid w:val="00066C47"/>
    <w:rsid w:val="0007050D"/>
    <w:rsid w:val="00071928"/>
    <w:rsid w:val="00072D7E"/>
    <w:rsid w:val="00073C18"/>
    <w:rsid w:val="00080FB7"/>
    <w:rsid w:val="000810AF"/>
    <w:rsid w:val="000831BF"/>
    <w:rsid w:val="00083346"/>
    <w:rsid w:val="00083652"/>
    <w:rsid w:val="00084054"/>
    <w:rsid w:val="00085380"/>
    <w:rsid w:val="00090335"/>
    <w:rsid w:val="000919DC"/>
    <w:rsid w:val="00091E81"/>
    <w:rsid w:val="00092DF7"/>
    <w:rsid w:val="00095C3D"/>
    <w:rsid w:val="00096956"/>
    <w:rsid w:val="00097AE8"/>
    <w:rsid w:val="000A00CE"/>
    <w:rsid w:val="000A1F1B"/>
    <w:rsid w:val="000A2002"/>
    <w:rsid w:val="000A33AD"/>
    <w:rsid w:val="000A33C8"/>
    <w:rsid w:val="000A7895"/>
    <w:rsid w:val="000B0DC0"/>
    <w:rsid w:val="000B2120"/>
    <w:rsid w:val="000B2150"/>
    <w:rsid w:val="000B2DC4"/>
    <w:rsid w:val="000B3715"/>
    <w:rsid w:val="000B4BB7"/>
    <w:rsid w:val="000B4FFB"/>
    <w:rsid w:val="000B51F1"/>
    <w:rsid w:val="000C0451"/>
    <w:rsid w:val="000C0BFE"/>
    <w:rsid w:val="000C1B27"/>
    <w:rsid w:val="000C1B9F"/>
    <w:rsid w:val="000C1ECE"/>
    <w:rsid w:val="000C41E7"/>
    <w:rsid w:val="000C4ABC"/>
    <w:rsid w:val="000C4B82"/>
    <w:rsid w:val="000C517B"/>
    <w:rsid w:val="000C55CC"/>
    <w:rsid w:val="000C5AF4"/>
    <w:rsid w:val="000C6558"/>
    <w:rsid w:val="000C6908"/>
    <w:rsid w:val="000C6A9B"/>
    <w:rsid w:val="000D0664"/>
    <w:rsid w:val="000D0877"/>
    <w:rsid w:val="000D4ACC"/>
    <w:rsid w:val="000D5820"/>
    <w:rsid w:val="000D5C23"/>
    <w:rsid w:val="000D6FD2"/>
    <w:rsid w:val="000D7967"/>
    <w:rsid w:val="000E15A5"/>
    <w:rsid w:val="000E3A6B"/>
    <w:rsid w:val="000E5809"/>
    <w:rsid w:val="000E5D72"/>
    <w:rsid w:val="000E70BB"/>
    <w:rsid w:val="000E7117"/>
    <w:rsid w:val="000E7500"/>
    <w:rsid w:val="000F0539"/>
    <w:rsid w:val="000F07A2"/>
    <w:rsid w:val="000F08BB"/>
    <w:rsid w:val="000F302A"/>
    <w:rsid w:val="000F4C53"/>
    <w:rsid w:val="000F6517"/>
    <w:rsid w:val="0010043D"/>
    <w:rsid w:val="001028E0"/>
    <w:rsid w:val="00102A74"/>
    <w:rsid w:val="00102B84"/>
    <w:rsid w:val="00104485"/>
    <w:rsid w:val="00105D50"/>
    <w:rsid w:val="001077C0"/>
    <w:rsid w:val="00112DBC"/>
    <w:rsid w:val="00112EB9"/>
    <w:rsid w:val="00113FD7"/>
    <w:rsid w:val="00115152"/>
    <w:rsid w:val="00116F8A"/>
    <w:rsid w:val="00117282"/>
    <w:rsid w:val="00120710"/>
    <w:rsid w:val="00120856"/>
    <w:rsid w:val="0012196F"/>
    <w:rsid w:val="00121999"/>
    <w:rsid w:val="001219C2"/>
    <w:rsid w:val="00122F6C"/>
    <w:rsid w:val="001313DA"/>
    <w:rsid w:val="00134871"/>
    <w:rsid w:val="00134EB5"/>
    <w:rsid w:val="001352FE"/>
    <w:rsid w:val="00135601"/>
    <w:rsid w:val="0014076C"/>
    <w:rsid w:val="00140C8F"/>
    <w:rsid w:val="001421BE"/>
    <w:rsid w:val="00142EF6"/>
    <w:rsid w:val="001448F6"/>
    <w:rsid w:val="001448FB"/>
    <w:rsid w:val="001451AE"/>
    <w:rsid w:val="001455FD"/>
    <w:rsid w:val="00145833"/>
    <w:rsid w:val="00147138"/>
    <w:rsid w:val="0014748A"/>
    <w:rsid w:val="00150275"/>
    <w:rsid w:val="00150A24"/>
    <w:rsid w:val="00154B6D"/>
    <w:rsid w:val="0015565A"/>
    <w:rsid w:val="001561A7"/>
    <w:rsid w:val="00161299"/>
    <w:rsid w:val="001619CD"/>
    <w:rsid w:val="00163087"/>
    <w:rsid w:val="001661A1"/>
    <w:rsid w:val="00171083"/>
    <w:rsid w:val="001715B6"/>
    <w:rsid w:val="00171605"/>
    <w:rsid w:val="0017180A"/>
    <w:rsid w:val="0017243C"/>
    <w:rsid w:val="00172B78"/>
    <w:rsid w:val="00173012"/>
    <w:rsid w:val="0017347C"/>
    <w:rsid w:val="0017457A"/>
    <w:rsid w:val="001745A8"/>
    <w:rsid w:val="00174899"/>
    <w:rsid w:val="00174BE8"/>
    <w:rsid w:val="001756CB"/>
    <w:rsid w:val="00177BF9"/>
    <w:rsid w:val="001814B2"/>
    <w:rsid w:val="0018251B"/>
    <w:rsid w:val="001837E0"/>
    <w:rsid w:val="00184B62"/>
    <w:rsid w:val="00190B8C"/>
    <w:rsid w:val="001915D2"/>
    <w:rsid w:val="00191617"/>
    <w:rsid w:val="00192569"/>
    <w:rsid w:val="001927E5"/>
    <w:rsid w:val="00192B5A"/>
    <w:rsid w:val="00193034"/>
    <w:rsid w:val="00193C8C"/>
    <w:rsid w:val="00195981"/>
    <w:rsid w:val="00196FE1"/>
    <w:rsid w:val="00197581"/>
    <w:rsid w:val="001A046C"/>
    <w:rsid w:val="001A2100"/>
    <w:rsid w:val="001A34F0"/>
    <w:rsid w:val="001A4302"/>
    <w:rsid w:val="001B0DA9"/>
    <w:rsid w:val="001B193E"/>
    <w:rsid w:val="001B276A"/>
    <w:rsid w:val="001B369D"/>
    <w:rsid w:val="001B481C"/>
    <w:rsid w:val="001B5C06"/>
    <w:rsid w:val="001B64C4"/>
    <w:rsid w:val="001B71FB"/>
    <w:rsid w:val="001C0FCC"/>
    <w:rsid w:val="001C11FD"/>
    <w:rsid w:val="001C202A"/>
    <w:rsid w:val="001C3C0F"/>
    <w:rsid w:val="001C5EA4"/>
    <w:rsid w:val="001C65BE"/>
    <w:rsid w:val="001C7035"/>
    <w:rsid w:val="001C7394"/>
    <w:rsid w:val="001C7399"/>
    <w:rsid w:val="001D10A1"/>
    <w:rsid w:val="001D275E"/>
    <w:rsid w:val="001D344F"/>
    <w:rsid w:val="001D3B90"/>
    <w:rsid w:val="001D4053"/>
    <w:rsid w:val="001D5915"/>
    <w:rsid w:val="001D6E7E"/>
    <w:rsid w:val="001D709E"/>
    <w:rsid w:val="001D76B3"/>
    <w:rsid w:val="001D7EC1"/>
    <w:rsid w:val="001E0FD6"/>
    <w:rsid w:val="001E1496"/>
    <w:rsid w:val="001E31D9"/>
    <w:rsid w:val="001E4338"/>
    <w:rsid w:val="001E480E"/>
    <w:rsid w:val="001E4B61"/>
    <w:rsid w:val="001E5CFE"/>
    <w:rsid w:val="001E69C5"/>
    <w:rsid w:val="001E7C98"/>
    <w:rsid w:val="001F04A4"/>
    <w:rsid w:val="001F0BE9"/>
    <w:rsid w:val="001F1C9E"/>
    <w:rsid w:val="001F1EA1"/>
    <w:rsid w:val="001F286F"/>
    <w:rsid w:val="001F30D5"/>
    <w:rsid w:val="001F40AB"/>
    <w:rsid w:val="001F4568"/>
    <w:rsid w:val="001F46BF"/>
    <w:rsid w:val="001F7A01"/>
    <w:rsid w:val="00201B49"/>
    <w:rsid w:val="0020308B"/>
    <w:rsid w:val="00203DAB"/>
    <w:rsid w:val="00204192"/>
    <w:rsid w:val="00206B55"/>
    <w:rsid w:val="0021152D"/>
    <w:rsid w:val="00212D6B"/>
    <w:rsid w:val="002148A9"/>
    <w:rsid w:val="00217107"/>
    <w:rsid w:val="00223E9F"/>
    <w:rsid w:val="002252EF"/>
    <w:rsid w:val="0022749B"/>
    <w:rsid w:val="00233035"/>
    <w:rsid w:val="00235D41"/>
    <w:rsid w:val="00237DC9"/>
    <w:rsid w:val="00241982"/>
    <w:rsid w:val="002423C2"/>
    <w:rsid w:val="00243433"/>
    <w:rsid w:val="00245938"/>
    <w:rsid w:val="00245956"/>
    <w:rsid w:val="00245C1F"/>
    <w:rsid w:val="00245DDA"/>
    <w:rsid w:val="00245E1E"/>
    <w:rsid w:val="00251A9E"/>
    <w:rsid w:val="002522AB"/>
    <w:rsid w:val="002532D4"/>
    <w:rsid w:val="00253DCB"/>
    <w:rsid w:val="00255FB1"/>
    <w:rsid w:val="0025626E"/>
    <w:rsid w:val="00256850"/>
    <w:rsid w:val="0026012A"/>
    <w:rsid w:val="00261202"/>
    <w:rsid w:val="0026198C"/>
    <w:rsid w:val="00261A78"/>
    <w:rsid w:val="002624AB"/>
    <w:rsid w:val="002662CF"/>
    <w:rsid w:val="00270582"/>
    <w:rsid w:val="00270EBB"/>
    <w:rsid w:val="00270F36"/>
    <w:rsid w:val="00271AE3"/>
    <w:rsid w:val="002724B6"/>
    <w:rsid w:val="002729B1"/>
    <w:rsid w:val="0027441F"/>
    <w:rsid w:val="002748FB"/>
    <w:rsid w:val="0027584A"/>
    <w:rsid w:val="002764AD"/>
    <w:rsid w:val="002764B5"/>
    <w:rsid w:val="002808E7"/>
    <w:rsid w:val="00284AEF"/>
    <w:rsid w:val="00286088"/>
    <w:rsid w:val="00286D67"/>
    <w:rsid w:val="00287645"/>
    <w:rsid w:val="0028779C"/>
    <w:rsid w:val="002903B8"/>
    <w:rsid w:val="002911C6"/>
    <w:rsid w:val="00294F72"/>
    <w:rsid w:val="00296138"/>
    <w:rsid w:val="002A1C9A"/>
    <w:rsid w:val="002A3D3C"/>
    <w:rsid w:val="002A4F88"/>
    <w:rsid w:val="002A68CB"/>
    <w:rsid w:val="002B107F"/>
    <w:rsid w:val="002B2B69"/>
    <w:rsid w:val="002B2BFD"/>
    <w:rsid w:val="002B38DA"/>
    <w:rsid w:val="002B5FA1"/>
    <w:rsid w:val="002B68A0"/>
    <w:rsid w:val="002B6C26"/>
    <w:rsid w:val="002B7261"/>
    <w:rsid w:val="002B75A5"/>
    <w:rsid w:val="002C088D"/>
    <w:rsid w:val="002C15F9"/>
    <w:rsid w:val="002C21DD"/>
    <w:rsid w:val="002C3194"/>
    <w:rsid w:val="002C3242"/>
    <w:rsid w:val="002C51D9"/>
    <w:rsid w:val="002C5A3E"/>
    <w:rsid w:val="002C62F2"/>
    <w:rsid w:val="002C76B2"/>
    <w:rsid w:val="002D21ED"/>
    <w:rsid w:val="002D2797"/>
    <w:rsid w:val="002D2AEE"/>
    <w:rsid w:val="002D53BB"/>
    <w:rsid w:val="002D62BC"/>
    <w:rsid w:val="002D6B6F"/>
    <w:rsid w:val="002D7894"/>
    <w:rsid w:val="002D7C14"/>
    <w:rsid w:val="002E13E7"/>
    <w:rsid w:val="002E2322"/>
    <w:rsid w:val="002E2F43"/>
    <w:rsid w:val="002E48F9"/>
    <w:rsid w:val="002E78A0"/>
    <w:rsid w:val="002E7A57"/>
    <w:rsid w:val="002F40FE"/>
    <w:rsid w:val="002F4E08"/>
    <w:rsid w:val="002F590B"/>
    <w:rsid w:val="002F691C"/>
    <w:rsid w:val="00300294"/>
    <w:rsid w:val="00301302"/>
    <w:rsid w:val="003014FA"/>
    <w:rsid w:val="003024B1"/>
    <w:rsid w:val="00302BCB"/>
    <w:rsid w:val="00303DA3"/>
    <w:rsid w:val="0030405A"/>
    <w:rsid w:val="0030460D"/>
    <w:rsid w:val="0030672A"/>
    <w:rsid w:val="00307BFC"/>
    <w:rsid w:val="00311ED6"/>
    <w:rsid w:val="00312908"/>
    <w:rsid w:val="003149E4"/>
    <w:rsid w:val="00314E43"/>
    <w:rsid w:val="00315607"/>
    <w:rsid w:val="003174F8"/>
    <w:rsid w:val="003179A1"/>
    <w:rsid w:val="00320FE9"/>
    <w:rsid w:val="00321A26"/>
    <w:rsid w:val="0032239B"/>
    <w:rsid w:val="0032265A"/>
    <w:rsid w:val="00323C3C"/>
    <w:rsid w:val="00324936"/>
    <w:rsid w:val="0032586A"/>
    <w:rsid w:val="00325A81"/>
    <w:rsid w:val="00325A86"/>
    <w:rsid w:val="0032669F"/>
    <w:rsid w:val="00326C3A"/>
    <w:rsid w:val="00327E22"/>
    <w:rsid w:val="0033042F"/>
    <w:rsid w:val="0033053E"/>
    <w:rsid w:val="00331B0D"/>
    <w:rsid w:val="00332A16"/>
    <w:rsid w:val="003339D6"/>
    <w:rsid w:val="00333A3B"/>
    <w:rsid w:val="00335973"/>
    <w:rsid w:val="00336532"/>
    <w:rsid w:val="0034038A"/>
    <w:rsid w:val="003447D6"/>
    <w:rsid w:val="00344A9F"/>
    <w:rsid w:val="003457FD"/>
    <w:rsid w:val="00346C86"/>
    <w:rsid w:val="003475F1"/>
    <w:rsid w:val="00352A8E"/>
    <w:rsid w:val="0035399A"/>
    <w:rsid w:val="00353F91"/>
    <w:rsid w:val="0035618F"/>
    <w:rsid w:val="00356F81"/>
    <w:rsid w:val="00360738"/>
    <w:rsid w:val="00366CF6"/>
    <w:rsid w:val="0036742D"/>
    <w:rsid w:val="003718B8"/>
    <w:rsid w:val="00371F3F"/>
    <w:rsid w:val="00377B05"/>
    <w:rsid w:val="00381236"/>
    <w:rsid w:val="00385BAF"/>
    <w:rsid w:val="00385F12"/>
    <w:rsid w:val="0038690C"/>
    <w:rsid w:val="0039039E"/>
    <w:rsid w:val="00391F8B"/>
    <w:rsid w:val="003925CB"/>
    <w:rsid w:val="003926C9"/>
    <w:rsid w:val="0039428B"/>
    <w:rsid w:val="00397577"/>
    <w:rsid w:val="003A0B36"/>
    <w:rsid w:val="003A32E4"/>
    <w:rsid w:val="003A4C5F"/>
    <w:rsid w:val="003A53ED"/>
    <w:rsid w:val="003A5414"/>
    <w:rsid w:val="003A56C5"/>
    <w:rsid w:val="003A5968"/>
    <w:rsid w:val="003A61D2"/>
    <w:rsid w:val="003A7C99"/>
    <w:rsid w:val="003B1480"/>
    <w:rsid w:val="003B1D1E"/>
    <w:rsid w:val="003B26BC"/>
    <w:rsid w:val="003B4284"/>
    <w:rsid w:val="003B6740"/>
    <w:rsid w:val="003B674B"/>
    <w:rsid w:val="003B783A"/>
    <w:rsid w:val="003B7C24"/>
    <w:rsid w:val="003B7D81"/>
    <w:rsid w:val="003B7F4A"/>
    <w:rsid w:val="003C0240"/>
    <w:rsid w:val="003C111D"/>
    <w:rsid w:val="003C2416"/>
    <w:rsid w:val="003C3913"/>
    <w:rsid w:val="003C444E"/>
    <w:rsid w:val="003D101B"/>
    <w:rsid w:val="003D186C"/>
    <w:rsid w:val="003D18E9"/>
    <w:rsid w:val="003D1A68"/>
    <w:rsid w:val="003D1D00"/>
    <w:rsid w:val="003D21A3"/>
    <w:rsid w:val="003D21F4"/>
    <w:rsid w:val="003D22A3"/>
    <w:rsid w:val="003D37F3"/>
    <w:rsid w:val="003D43A9"/>
    <w:rsid w:val="003D44D7"/>
    <w:rsid w:val="003D4613"/>
    <w:rsid w:val="003D5C88"/>
    <w:rsid w:val="003D5EA3"/>
    <w:rsid w:val="003E0799"/>
    <w:rsid w:val="003E083F"/>
    <w:rsid w:val="003E0E54"/>
    <w:rsid w:val="003E245D"/>
    <w:rsid w:val="003E2E50"/>
    <w:rsid w:val="003E3C67"/>
    <w:rsid w:val="003E4572"/>
    <w:rsid w:val="003E5096"/>
    <w:rsid w:val="003E58C4"/>
    <w:rsid w:val="003E5E87"/>
    <w:rsid w:val="003E69F2"/>
    <w:rsid w:val="003E7B35"/>
    <w:rsid w:val="003F3E7B"/>
    <w:rsid w:val="003F3FB5"/>
    <w:rsid w:val="003F5DE0"/>
    <w:rsid w:val="003F613E"/>
    <w:rsid w:val="003F76F8"/>
    <w:rsid w:val="003F7FB8"/>
    <w:rsid w:val="004000AE"/>
    <w:rsid w:val="00401984"/>
    <w:rsid w:val="004029E5"/>
    <w:rsid w:val="004034C7"/>
    <w:rsid w:val="00404F62"/>
    <w:rsid w:val="00405CA7"/>
    <w:rsid w:val="00405F6F"/>
    <w:rsid w:val="00405FF7"/>
    <w:rsid w:val="004063F1"/>
    <w:rsid w:val="00407BA2"/>
    <w:rsid w:val="00410677"/>
    <w:rsid w:val="00411360"/>
    <w:rsid w:val="00411E6A"/>
    <w:rsid w:val="004139D8"/>
    <w:rsid w:val="00415E93"/>
    <w:rsid w:val="00416763"/>
    <w:rsid w:val="00420646"/>
    <w:rsid w:val="004224F8"/>
    <w:rsid w:val="00423849"/>
    <w:rsid w:val="004251B7"/>
    <w:rsid w:val="004261DD"/>
    <w:rsid w:val="0042652F"/>
    <w:rsid w:val="00426C52"/>
    <w:rsid w:val="0042729A"/>
    <w:rsid w:val="00427732"/>
    <w:rsid w:val="0043094A"/>
    <w:rsid w:val="0043106C"/>
    <w:rsid w:val="00432EBF"/>
    <w:rsid w:val="00432F55"/>
    <w:rsid w:val="004330A3"/>
    <w:rsid w:val="00433503"/>
    <w:rsid w:val="00434463"/>
    <w:rsid w:val="00434D1D"/>
    <w:rsid w:val="00435215"/>
    <w:rsid w:val="004363CB"/>
    <w:rsid w:val="0044085B"/>
    <w:rsid w:val="00443A3F"/>
    <w:rsid w:val="00444A61"/>
    <w:rsid w:val="00447C62"/>
    <w:rsid w:val="00450774"/>
    <w:rsid w:val="00450A42"/>
    <w:rsid w:val="004517BD"/>
    <w:rsid w:val="00451E10"/>
    <w:rsid w:val="0045214B"/>
    <w:rsid w:val="004536C0"/>
    <w:rsid w:val="00454E80"/>
    <w:rsid w:val="004551EB"/>
    <w:rsid w:val="004623DD"/>
    <w:rsid w:val="00464248"/>
    <w:rsid w:val="00464548"/>
    <w:rsid w:val="0046495C"/>
    <w:rsid w:val="00464C73"/>
    <w:rsid w:val="00467020"/>
    <w:rsid w:val="004707EA"/>
    <w:rsid w:val="00471038"/>
    <w:rsid w:val="00474BD8"/>
    <w:rsid w:val="00474F1A"/>
    <w:rsid w:val="0047669F"/>
    <w:rsid w:val="00476A54"/>
    <w:rsid w:val="00477F77"/>
    <w:rsid w:val="00480B0D"/>
    <w:rsid w:val="0048236E"/>
    <w:rsid w:val="00482418"/>
    <w:rsid w:val="004829C8"/>
    <w:rsid w:val="004830B8"/>
    <w:rsid w:val="0048377E"/>
    <w:rsid w:val="004839BE"/>
    <w:rsid w:val="00486166"/>
    <w:rsid w:val="00486AF7"/>
    <w:rsid w:val="00486E64"/>
    <w:rsid w:val="004874BF"/>
    <w:rsid w:val="004900EC"/>
    <w:rsid w:val="00490FE6"/>
    <w:rsid w:val="004917EA"/>
    <w:rsid w:val="00493BAD"/>
    <w:rsid w:val="004965E2"/>
    <w:rsid w:val="0049666E"/>
    <w:rsid w:val="00496E0A"/>
    <w:rsid w:val="004A032C"/>
    <w:rsid w:val="004A0B26"/>
    <w:rsid w:val="004A41FB"/>
    <w:rsid w:val="004B0B33"/>
    <w:rsid w:val="004B0DE6"/>
    <w:rsid w:val="004B0E17"/>
    <w:rsid w:val="004B1920"/>
    <w:rsid w:val="004B20F4"/>
    <w:rsid w:val="004B39B6"/>
    <w:rsid w:val="004B3F98"/>
    <w:rsid w:val="004B4481"/>
    <w:rsid w:val="004B48BD"/>
    <w:rsid w:val="004B4C99"/>
    <w:rsid w:val="004B585D"/>
    <w:rsid w:val="004B651E"/>
    <w:rsid w:val="004B73DF"/>
    <w:rsid w:val="004C0019"/>
    <w:rsid w:val="004C162D"/>
    <w:rsid w:val="004C3950"/>
    <w:rsid w:val="004D1D8D"/>
    <w:rsid w:val="004D49C6"/>
    <w:rsid w:val="004D4BFF"/>
    <w:rsid w:val="004D73D6"/>
    <w:rsid w:val="004E1FC0"/>
    <w:rsid w:val="004E5B26"/>
    <w:rsid w:val="004E6C71"/>
    <w:rsid w:val="004F0F86"/>
    <w:rsid w:val="004F1F68"/>
    <w:rsid w:val="004F21C4"/>
    <w:rsid w:val="004F63EF"/>
    <w:rsid w:val="0050081D"/>
    <w:rsid w:val="00500849"/>
    <w:rsid w:val="005008E2"/>
    <w:rsid w:val="00501424"/>
    <w:rsid w:val="00501CF4"/>
    <w:rsid w:val="00501F36"/>
    <w:rsid w:val="00502597"/>
    <w:rsid w:val="0050433D"/>
    <w:rsid w:val="005055B9"/>
    <w:rsid w:val="00506669"/>
    <w:rsid w:val="00507AC4"/>
    <w:rsid w:val="00511DD5"/>
    <w:rsid w:val="00516474"/>
    <w:rsid w:val="00516D55"/>
    <w:rsid w:val="005178E2"/>
    <w:rsid w:val="00517DB5"/>
    <w:rsid w:val="00520FA1"/>
    <w:rsid w:val="00521E37"/>
    <w:rsid w:val="00524CEF"/>
    <w:rsid w:val="0052653C"/>
    <w:rsid w:val="00526BDF"/>
    <w:rsid w:val="005301DE"/>
    <w:rsid w:val="005309BF"/>
    <w:rsid w:val="005317E4"/>
    <w:rsid w:val="0053224C"/>
    <w:rsid w:val="005335D8"/>
    <w:rsid w:val="005340D7"/>
    <w:rsid w:val="0053522E"/>
    <w:rsid w:val="00535474"/>
    <w:rsid w:val="00535F74"/>
    <w:rsid w:val="00541814"/>
    <w:rsid w:val="00541ADA"/>
    <w:rsid w:val="00541B8B"/>
    <w:rsid w:val="00541E7C"/>
    <w:rsid w:val="0054205E"/>
    <w:rsid w:val="00542442"/>
    <w:rsid w:val="00542684"/>
    <w:rsid w:val="00542B9E"/>
    <w:rsid w:val="00542D8E"/>
    <w:rsid w:val="0054327B"/>
    <w:rsid w:val="00543CBB"/>
    <w:rsid w:val="00544479"/>
    <w:rsid w:val="00546CEA"/>
    <w:rsid w:val="00551BB9"/>
    <w:rsid w:val="00552789"/>
    <w:rsid w:val="005535B9"/>
    <w:rsid w:val="005536A6"/>
    <w:rsid w:val="00553C07"/>
    <w:rsid w:val="00554926"/>
    <w:rsid w:val="0055753B"/>
    <w:rsid w:val="00560CE8"/>
    <w:rsid w:val="0056129E"/>
    <w:rsid w:val="00561A99"/>
    <w:rsid w:val="00564E18"/>
    <w:rsid w:val="00566DF4"/>
    <w:rsid w:val="005675ED"/>
    <w:rsid w:val="00570146"/>
    <w:rsid w:val="00570CB4"/>
    <w:rsid w:val="00572539"/>
    <w:rsid w:val="00573625"/>
    <w:rsid w:val="00573EA2"/>
    <w:rsid w:val="00574722"/>
    <w:rsid w:val="00574AE6"/>
    <w:rsid w:val="00575AC6"/>
    <w:rsid w:val="00576AA8"/>
    <w:rsid w:val="00577DFD"/>
    <w:rsid w:val="005800D9"/>
    <w:rsid w:val="005819A1"/>
    <w:rsid w:val="00583E50"/>
    <w:rsid w:val="00583FA0"/>
    <w:rsid w:val="0058421C"/>
    <w:rsid w:val="00585025"/>
    <w:rsid w:val="00586953"/>
    <w:rsid w:val="00586F77"/>
    <w:rsid w:val="00587143"/>
    <w:rsid w:val="00587600"/>
    <w:rsid w:val="005903B8"/>
    <w:rsid w:val="005916A8"/>
    <w:rsid w:val="00593062"/>
    <w:rsid w:val="005942FC"/>
    <w:rsid w:val="00596D8F"/>
    <w:rsid w:val="005A238D"/>
    <w:rsid w:val="005A3A52"/>
    <w:rsid w:val="005A4D99"/>
    <w:rsid w:val="005A65E2"/>
    <w:rsid w:val="005A6B20"/>
    <w:rsid w:val="005A73B7"/>
    <w:rsid w:val="005B1265"/>
    <w:rsid w:val="005B15FD"/>
    <w:rsid w:val="005B28B5"/>
    <w:rsid w:val="005B3158"/>
    <w:rsid w:val="005B46AB"/>
    <w:rsid w:val="005B4EA7"/>
    <w:rsid w:val="005B5F3F"/>
    <w:rsid w:val="005B63FF"/>
    <w:rsid w:val="005B6F67"/>
    <w:rsid w:val="005B6FE5"/>
    <w:rsid w:val="005B7D2A"/>
    <w:rsid w:val="005C0C32"/>
    <w:rsid w:val="005C2098"/>
    <w:rsid w:val="005C26FF"/>
    <w:rsid w:val="005C2FBE"/>
    <w:rsid w:val="005C54A0"/>
    <w:rsid w:val="005C71B4"/>
    <w:rsid w:val="005C77DF"/>
    <w:rsid w:val="005C7DDD"/>
    <w:rsid w:val="005D0255"/>
    <w:rsid w:val="005D2CED"/>
    <w:rsid w:val="005D6200"/>
    <w:rsid w:val="005D7299"/>
    <w:rsid w:val="005E14A8"/>
    <w:rsid w:val="005E2D08"/>
    <w:rsid w:val="005E3D07"/>
    <w:rsid w:val="005E414C"/>
    <w:rsid w:val="005E5D09"/>
    <w:rsid w:val="005F0789"/>
    <w:rsid w:val="005F191F"/>
    <w:rsid w:val="005F2F8A"/>
    <w:rsid w:val="005F3F8C"/>
    <w:rsid w:val="005F3FD7"/>
    <w:rsid w:val="005F4FD4"/>
    <w:rsid w:val="005F51EA"/>
    <w:rsid w:val="005F5C86"/>
    <w:rsid w:val="0060033E"/>
    <w:rsid w:val="00600B48"/>
    <w:rsid w:val="0060201A"/>
    <w:rsid w:val="0060250D"/>
    <w:rsid w:val="00603F55"/>
    <w:rsid w:val="00604B75"/>
    <w:rsid w:val="00605B27"/>
    <w:rsid w:val="00605F68"/>
    <w:rsid w:val="0060779B"/>
    <w:rsid w:val="00610397"/>
    <w:rsid w:val="0061241A"/>
    <w:rsid w:val="00613A08"/>
    <w:rsid w:val="00616B18"/>
    <w:rsid w:val="00617455"/>
    <w:rsid w:val="006176A7"/>
    <w:rsid w:val="0062284A"/>
    <w:rsid w:val="00622976"/>
    <w:rsid w:val="00622D7D"/>
    <w:rsid w:val="00623387"/>
    <w:rsid w:val="0062563E"/>
    <w:rsid w:val="00626E7C"/>
    <w:rsid w:val="00630FB3"/>
    <w:rsid w:val="006332E7"/>
    <w:rsid w:val="006341A9"/>
    <w:rsid w:val="00637436"/>
    <w:rsid w:val="00637A62"/>
    <w:rsid w:val="0064064B"/>
    <w:rsid w:val="006412DF"/>
    <w:rsid w:val="00647A04"/>
    <w:rsid w:val="0065077F"/>
    <w:rsid w:val="00650FC6"/>
    <w:rsid w:val="0065160C"/>
    <w:rsid w:val="0065197C"/>
    <w:rsid w:val="00654FBA"/>
    <w:rsid w:val="006577B9"/>
    <w:rsid w:val="00657F61"/>
    <w:rsid w:val="0066016F"/>
    <w:rsid w:val="0066170C"/>
    <w:rsid w:val="006631C6"/>
    <w:rsid w:val="00663DB6"/>
    <w:rsid w:val="00664171"/>
    <w:rsid w:val="00666FAF"/>
    <w:rsid w:val="00671C63"/>
    <w:rsid w:val="006732A4"/>
    <w:rsid w:val="00673A6D"/>
    <w:rsid w:val="006740E5"/>
    <w:rsid w:val="00675200"/>
    <w:rsid w:val="006757FE"/>
    <w:rsid w:val="00676BB0"/>
    <w:rsid w:val="0067751B"/>
    <w:rsid w:val="00686799"/>
    <w:rsid w:val="00687191"/>
    <w:rsid w:val="00687B9F"/>
    <w:rsid w:val="00690C7C"/>
    <w:rsid w:val="006922A3"/>
    <w:rsid w:val="006926D8"/>
    <w:rsid w:val="00692745"/>
    <w:rsid w:val="00692A68"/>
    <w:rsid w:val="00694885"/>
    <w:rsid w:val="0069798B"/>
    <w:rsid w:val="006A0BD3"/>
    <w:rsid w:val="006A326B"/>
    <w:rsid w:val="006A4C76"/>
    <w:rsid w:val="006A5CAD"/>
    <w:rsid w:val="006A7FCE"/>
    <w:rsid w:val="006B18BF"/>
    <w:rsid w:val="006B206E"/>
    <w:rsid w:val="006B7541"/>
    <w:rsid w:val="006B779D"/>
    <w:rsid w:val="006C2BA1"/>
    <w:rsid w:val="006C393D"/>
    <w:rsid w:val="006C3AFF"/>
    <w:rsid w:val="006C506C"/>
    <w:rsid w:val="006C646F"/>
    <w:rsid w:val="006C6D41"/>
    <w:rsid w:val="006C7AEC"/>
    <w:rsid w:val="006D0151"/>
    <w:rsid w:val="006D2EAB"/>
    <w:rsid w:val="006D3687"/>
    <w:rsid w:val="006D4603"/>
    <w:rsid w:val="006D522E"/>
    <w:rsid w:val="006D6606"/>
    <w:rsid w:val="006D6B90"/>
    <w:rsid w:val="006E0704"/>
    <w:rsid w:val="006E2ADB"/>
    <w:rsid w:val="006E534C"/>
    <w:rsid w:val="006E59F1"/>
    <w:rsid w:val="006E7102"/>
    <w:rsid w:val="006F056D"/>
    <w:rsid w:val="006F1F64"/>
    <w:rsid w:val="006F253E"/>
    <w:rsid w:val="006F4C79"/>
    <w:rsid w:val="006F59BC"/>
    <w:rsid w:val="006F7570"/>
    <w:rsid w:val="0070203B"/>
    <w:rsid w:val="007026A7"/>
    <w:rsid w:val="007051A9"/>
    <w:rsid w:val="00705727"/>
    <w:rsid w:val="00706DBF"/>
    <w:rsid w:val="00707340"/>
    <w:rsid w:val="00707480"/>
    <w:rsid w:val="0070756F"/>
    <w:rsid w:val="007100F9"/>
    <w:rsid w:val="0071099A"/>
    <w:rsid w:val="00711575"/>
    <w:rsid w:val="0071235A"/>
    <w:rsid w:val="00713BD4"/>
    <w:rsid w:val="00713CEB"/>
    <w:rsid w:val="00714157"/>
    <w:rsid w:val="00714423"/>
    <w:rsid w:val="00714B92"/>
    <w:rsid w:val="00715CD2"/>
    <w:rsid w:val="00716563"/>
    <w:rsid w:val="007226E8"/>
    <w:rsid w:val="00723024"/>
    <w:rsid w:val="00723646"/>
    <w:rsid w:val="00724046"/>
    <w:rsid w:val="00724D15"/>
    <w:rsid w:val="00725214"/>
    <w:rsid w:val="00725B9A"/>
    <w:rsid w:val="007263C6"/>
    <w:rsid w:val="007272DC"/>
    <w:rsid w:val="0072731D"/>
    <w:rsid w:val="00727A7C"/>
    <w:rsid w:val="00731889"/>
    <w:rsid w:val="00732E56"/>
    <w:rsid w:val="007334C3"/>
    <w:rsid w:val="0073549F"/>
    <w:rsid w:val="007369EB"/>
    <w:rsid w:val="00737064"/>
    <w:rsid w:val="0073762A"/>
    <w:rsid w:val="00740B36"/>
    <w:rsid w:val="00740CE5"/>
    <w:rsid w:val="00740D81"/>
    <w:rsid w:val="007413B8"/>
    <w:rsid w:val="007424FC"/>
    <w:rsid w:val="0074402D"/>
    <w:rsid w:val="007471C2"/>
    <w:rsid w:val="00750262"/>
    <w:rsid w:val="00751EC7"/>
    <w:rsid w:val="00753BD1"/>
    <w:rsid w:val="0075434F"/>
    <w:rsid w:val="00754A0B"/>
    <w:rsid w:val="00755E7B"/>
    <w:rsid w:val="007571D4"/>
    <w:rsid w:val="00757930"/>
    <w:rsid w:val="0076257C"/>
    <w:rsid w:val="007626DA"/>
    <w:rsid w:val="00763AA9"/>
    <w:rsid w:val="007655E2"/>
    <w:rsid w:val="007658FA"/>
    <w:rsid w:val="0076737D"/>
    <w:rsid w:val="00773A27"/>
    <w:rsid w:val="00773C87"/>
    <w:rsid w:val="00774323"/>
    <w:rsid w:val="00774C9D"/>
    <w:rsid w:val="00775E6B"/>
    <w:rsid w:val="00776FE6"/>
    <w:rsid w:val="007772EC"/>
    <w:rsid w:val="007773A2"/>
    <w:rsid w:val="00782750"/>
    <w:rsid w:val="00784D37"/>
    <w:rsid w:val="00784FD9"/>
    <w:rsid w:val="007853BD"/>
    <w:rsid w:val="00785587"/>
    <w:rsid w:val="007871C2"/>
    <w:rsid w:val="00787AC2"/>
    <w:rsid w:val="007902B6"/>
    <w:rsid w:val="00790985"/>
    <w:rsid w:val="00791630"/>
    <w:rsid w:val="00791C53"/>
    <w:rsid w:val="00792276"/>
    <w:rsid w:val="0079359B"/>
    <w:rsid w:val="00793646"/>
    <w:rsid w:val="00793A67"/>
    <w:rsid w:val="00794914"/>
    <w:rsid w:val="00796578"/>
    <w:rsid w:val="00796ED4"/>
    <w:rsid w:val="00797183"/>
    <w:rsid w:val="007A192B"/>
    <w:rsid w:val="007A194A"/>
    <w:rsid w:val="007A1D28"/>
    <w:rsid w:val="007A537F"/>
    <w:rsid w:val="007A5B48"/>
    <w:rsid w:val="007A620A"/>
    <w:rsid w:val="007B0B25"/>
    <w:rsid w:val="007B27C3"/>
    <w:rsid w:val="007B4CBF"/>
    <w:rsid w:val="007B7130"/>
    <w:rsid w:val="007C05F6"/>
    <w:rsid w:val="007C0D76"/>
    <w:rsid w:val="007C35B8"/>
    <w:rsid w:val="007C383D"/>
    <w:rsid w:val="007C53AB"/>
    <w:rsid w:val="007C5ABB"/>
    <w:rsid w:val="007D00C0"/>
    <w:rsid w:val="007D09DB"/>
    <w:rsid w:val="007D0D38"/>
    <w:rsid w:val="007D1F9A"/>
    <w:rsid w:val="007D2B67"/>
    <w:rsid w:val="007D558E"/>
    <w:rsid w:val="007D5ABE"/>
    <w:rsid w:val="007D5F32"/>
    <w:rsid w:val="007D6D4A"/>
    <w:rsid w:val="007D6F86"/>
    <w:rsid w:val="007E0926"/>
    <w:rsid w:val="007E1710"/>
    <w:rsid w:val="007E2434"/>
    <w:rsid w:val="007E3487"/>
    <w:rsid w:val="007E49AF"/>
    <w:rsid w:val="007E5E4B"/>
    <w:rsid w:val="007E5F84"/>
    <w:rsid w:val="007F0963"/>
    <w:rsid w:val="007F1B95"/>
    <w:rsid w:val="007F56DE"/>
    <w:rsid w:val="00801253"/>
    <w:rsid w:val="00803941"/>
    <w:rsid w:val="00805B2D"/>
    <w:rsid w:val="008079F8"/>
    <w:rsid w:val="00810B9A"/>
    <w:rsid w:val="0081142A"/>
    <w:rsid w:val="0081209E"/>
    <w:rsid w:val="00812B16"/>
    <w:rsid w:val="00815D4D"/>
    <w:rsid w:val="00816B90"/>
    <w:rsid w:val="00816F0A"/>
    <w:rsid w:val="00820B58"/>
    <w:rsid w:val="00824FC3"/>
    <w:rsid w:val="00827387"/>
    <w:rsid w:val="00831BB5"/>
    <w:rsid w:val="00834ED5"/>
    <w:rsid w:val="0083607F"/>
    <w:rsid w:val="00836476"/>
    <w:rsid w:val="00836FEB"/>
    <w:rsid w:val="0084050E"/>
    <w:rsid w:val="00842484"/>
    <w:rsid w:val="00843693"/>
    <w:rsid w:val="0084380A"/>
    <w:rsid w:val="008445E8"/>
    <w:rsid w:val="00847375"/>
    <w:rsid w:val="0085078E"/>
    <w:rsid w:val="00851AE4"/>
    <w:rsid w:val="00855E6D"/>
    <w:rsid w:val="008564C6"/>
    <w:rsid w:val="008568FA"/>
    <w:rsid w:val="008617A9"/>
    <w:rsid w:val="008678CA"/>
    <w:rsid w:val="00867C4C"/>
    <w:rsid w:val="00870230"/>
    <w:rsid w:val="008706EB"/>
    <w:rsid w:val="00870E69"/>
    <w:rsid w:val="00871C19"/>
    <w:rsid w:val="00872900"/>
    <w:rsid w:val="00872978"/>
    <w:rsid w:val="00872BDB"/>
    <w:rsid w:val="00873876"/>
    <w:rsid w:val="00874C95"/>
    <w:rsid w:val="00875058"/>
    <w:rsid w:val="00877116"/>
    <w:rsid w:val="00877CF9"/>
    <w:rsid w:val="00881885"/>
    <w:rsid w:val="00882DF4"/>
    <w:rsid w:val="008850C0"/>
    <w:rsid w:val="0088623D"/>
    <w:rsid w:val="00886D0B"/>
    <w:rsid w:val="00886D21"/>
    <w:rsid w:val="00892ACE"/>
    <w:rsid w:val="00894999"/>
    <w:rsid w:val="0089646C"/>
    <w:rsid w:val="008A01BA"/>
    <w:rsid w:val="008A058D"/>
    <w:rsid w:val="008A05FD"/>
    <w:rsid w:val="008A2A28"/>
    <w:rsid w:val="008A35D3"/>
    <w:rsid w:val="008A5058"/>
    <w:rsid w:val="008A5878"/>
    <w:rsid w:val="008A596E"/>
    <w:rsid w:val="008A6A25"/>
    <w:rsid w:val="008B00F2"/>
    <w:rsid w:val="008B23C5"/>
    <w:rsid w:val="008B2A34"/>
    <w:rsid w:val="008B2A5C"/>
    <w:rsid w:val="008B36F3"/>
    <w:rsid w:val="008B43F6"/>
    <w:rsid w:val="008B555F"/>
    <w:rsid w:val="008B68DA"/>
    <w:rsid w:val="008B7FD8"/>
    <w:rsid w:val="008C04BF"/>
    <w:rsid w:val="008C23C1"/>
    <w:rsid w:val="008C32FD"/>
    <w:rsid w:val="008C446A"/>
    <w:rsid w:val="008C51EB"/>
    <w:rsid w:val="008C5800"/>
    <w:rsid w:val="008C71F0"/>
    <w:rsid w:val="008C7F52"/>
    <w:rsid w:val="008D19CF"/>
    <w:rsid w:val="008D1FA3"/>
    <w:rsid w:val="008D5288"/>
    <w:rsid w:val="008D670E"/>
    <w:rsid w:val="008D7FB4"/>
    <w:rsid w:val="008E1728"/>
    <w:rsid w:val="008E1E3B"/>
    <w:rsid w:val="008E24EF"/>
    <w:rsid w:val="008E3B99"/>
    <w:rsid w:val="008E5421"/>
    <w:rsid w:val="008F07F6"/>
    <w:rsid w:val="008F0E1C"/>
    <w:rsid w:val="008F0FE7"/>
    <w:rsid w:val="008F1C0B"/>
    <w:rsid w:val="008F31C1"/>
    <w:rsid w:val="008F46DA"/>
    <w:rsid w:val="008F7760"/>
    <w:rsid w:val="00900131"/>
    <w:rsid w:val="0090057C"/>
    <w:rsid w:val="00901F4E"/>
    <w:rsid w:val="00903D63"/>
    <w:rsid w:val="00911D19"/>
    <w:rsid w:val="009121C3"/>
    <w:rsid w:val="00912ACF"/>
    <w:rsid w:val="00912D0E"/>
    <w:rsid w:val="00912F09"/>
    <w:rsid w:val="0091342F"/>
    <w:rsid w:val="009156EF"/>
    <w:rsid w:val="00915D19"/>
    <w:rsid w:val="00920D77"/>
    <w:rsid w:val="009217B1"/>
    <w:rsid w:val="00922DB1"/>
    <w:rsid w:val="00922E3A"/>
    <w:rsid w:val="00923957"/>
    <w:rsid w:val="00924D7B"/>
    <w:rsid w:val="009252BA"/>
    <w:rsid w:val="0092542A"/>
    <w:rsid w:val="009263CC"/>
    <w:rsid w:val="009264CE"/>
    <w:rsid w:val="00930249"/>
    <w:rsid w:val="009308E2"/>
    <w:rsid w:val="00930B5F"/>
    <w:rsid w:val="0093191D"/>
    <w:rsid w:val="009337B8"/>
    <w:rsid w:val="009342F1"/>
    <w:rsid w:val="00934A1B"/>
    <w:rsid w:val="00935940"/>
    <w:rsid w:val="009363A3"/>
    <w:rsid w:val="00936467"/>
    <w:rsid w:val="00936A8D"/>
    <w:rsid w:val="00940EEA"/>
    <w:rsid w:val="00942ED4"/>
    <w:rsid w:val="00943562"/>
    <w:rsid w:val="00943B1B"/>
    <w:rsid w:val="00945143"/>
    <w:rsid w:val="00946309"/>
    <w:rsid w:val="00950959"/>
    <w:rsid w:val="00950A11"/>
    <w:rsid w:val="00953932"/>
    <w:rsid w:val="00955584"/>
    <w:rsid w:val="009563A0"/>
    <w:rsid w:val="0095749F"/>
    <w:rsid w:val="009575C8"/>
    <w:rsid w:val="00960123"/>
    <w:rsid w:val="0096075B"/>
    <w:rsid w:val="00960D04"/>
    <w:rsid w:val="00961259"/>
    <w:rsid w:val="00962BCE"/>
    <w:rsid w:val="00962F1F"/>
    <w:rsid w:val="009631CB"/>
    <w:rsid w:val="00966BE3"/>
    <w:rsid w:val="00970E73"/>
    <w:rsid w:val="00971D93"/>
    <w:rsid w:val="0097211C"/>
    <w:rsid w:val="009733B3"/>
    <w:rsid w:val="00973BF6"/>
    <w:rsid w:val="009746FE"/>
    <w:rsid w:val="009755D8"/>
    <w:rsid w:val="009758FC"/>
    <w:rsid w:val="00976091"/>
    <w:rsid w:val="00976B24"/>
    <w:rsid w:val="00980903"/>
    <w:rsid w:val="009811CE"/>
    <w:rsid w:val="009818AF"/>
    <w:rsid w:val="00981A35"/>
    <w:rsid w:val="0098269F"/>
    <w:rsid w:val="00982EC8"/>
    <w:rsid w:val="009836D5"/>
    <w:rsid w:val="00985C19"/>
    <w:rsid w:val="00985CEB"/>
    <w:rsid w:val="009870E8"/>
    <w:rsid w:val="00991EB1"/>
    <w:rsid w:val="00993265"/>
    <w:rsid w:val="00993845"/>
    <w:rsid w:val="009944DC"/>
    <w:rsid w:val="00994876"/>
    <w:rsid w:val="0099531D"/>
    <w:rsid w:val="009970E1"/>
    <w:rsid w:val="009A0F33"/>
    <w:rsid w:val="009A2074"/>
    <w:rsid w:val="009A3462"/>
    <w:rsid w:val="009A69E5"/>
    <w:rsid w:val="009A79B7"/>
    <w:rsid w:val="009B02EF"/>
    <w:rsid w:val="009B1065"/>
    <w:rsid w:val="009B1535"/>
    <w:rsid w:val="009B18D5"/>
    <w:rsid w:val="009B199A"/>
    <w:rsid w:val="009B67EE"/>
    <w:rsid w:val="009B69C6"/>
    <w:rsid w:val="009C011F"/>
    <w:rsid w:val="009C01B1"/>
    <w:rsid w:val="009C044D"/>
    <w:rsid w:val="009C04E6"/>
    <w:rsid w:val="009C069A"/>
    <w:rsid w:val="009C0CAD"/>
    <w:rsid w:val="009C1C2D"/>
    <w:rsid w:val="009C1E93"/>
    <w:rsid w:val="009C2172"/>
    <w:rsid w:val="009C470F"/>
    <w:rsid w:val="009D3074"/>
    <w:rsid w:val="009D34BA"/>
    <w:rsid w:val="009D3B1A"/>
    <w:rsid w:val="009D5751"/>
    <w:rsid w:val="009D73DF"/>
    <w:rsid w:val="009E0CB9"/>
    <w:rsid w:val="009E23AB"/>
    <w:rsid w:val="009E3EDB"/>
    <w:rsid w:val="009E4089"/>
    <w:rsid w:val="009E4567"/>
    <w:rsid w:val="009E6A13"/>
    <w:rsid w:val="009F13FA"/>
    <w:rsid w:val="009F29E6"/>
    <w:rsid w:val="009F3214"/>
    <w:rsid w:val="009F3998"/>
    <w:rsid w:val="009F3F38"/>
    <w:rsid w:val="009F4468"/>
    <w:rsid w:val="009F647F"/>
    <w:rsid w:val="009F7F72"/>
    <w:rsid w:val="00A03E17"/>
    <w:rsid w:val="00A0686C"/>
    <w:rsid w:val="00A070B8"/>
    <w:rsid w:val="00A07440"/>
    <w:rsid w:val="00A0745E"/>
    <w:rsid w:val="00A10726"/>
    <w:rsid w:val="00A10736"/>
    <w:rsid w:val="00A10CE5"/>
    <w:rsid w:val="00A11C4B"/>
    <w:rsid w:val="00A13C06"/>
    <w:rsid w:val="00A150CD"/>
    <w:rsid w:val="00A15788"/>
    <w:rsid w:val="00A1681A"/>
    <w:rsid w:val="00A21354"/>
    <w:rsid w:val="00A220D0"/>
    <w:rsid w:val="00A226D6"/>
    <w:rsid w:val="00A238BB"/>
    <w:rsid w:val="00A23E14"/>
    <w:rsid w:val="00A2612E"/>
    <w:rsid w:val="00A27451"/>
    <w:rsid w:val="00A27AD6"/>
    <w:rsid w:val="00A30D35"/>
    <w:rsid w:val="00A31CC4"/>
    <w:rsid w:val="00A32931"/>
    <w:rsid w:val="00A32CE4"/>
    <w:rsid w:val="00A36079"/>
    <w:rsid w:val="00A3775E"/>
    <w:rsid w:val="00A4002C"/>
    <w:rsid w:val="00A40150"/>
    <w:rsid w:val="00A41526"/>
    <w:rsid w:val="00A42154"/>
    <w:rsid w:val="00A42330"/>
    <w:rsid w:val="00A43112"/>
    <w:rsid w:val="00A43AA0"/>
    <w:rsid w:val="00A462C8"/>
    <w:rsid w:val="00A46DB6"/>
    <w:rsid w:val="00A46F0F"/>
    <w:rsid w:val="00A504EF"/>
    <w:rsid w:val="00A5239F"/>
    <w:rsid w:val="00A53303"/>
    <w:rsid w:val="00A53437"/>
    <w:rsid w:val="00A54D53"/>
    <w:rsid w:val="00A55013"/>
    <w:rsid w:val="00A5664F"/>
    <w:rsid w:val="00A57973"/>
    <w:rsid w:val="00A60E59"/>
    <w:rsid w:val="00A633AE"/>
    <w:rsid w:val="00A63E64"/>
    <w:rsid w:val="00A65474"/>
    <w:rsid w:val="00A6631D"/>
    <w:rsid w:val="00A66C7A"/>
    <w:rsid w:val="00A67FBC"/>
    <w:rsid w:val="00A7017D"/>
    <w:rsid w:val="00A71D75"/>
    <w:rsid w:val="00A7227A"/>
    <w:rsid w:val="00A72A6E"/>
    <w:rsid w:val="00A73583"/>
    <w:rsid w:val="00A736E2"/>
    <w:rsid w:val="00A7463B"/>
    <w:rsid w:val="00A76D8B"/>
    <w:rsid w:val="00A77B40"/>
    <w:rsid w:val="00A8008E"/>
    <w:rsid w:val="00A81271"/>
    <w:rsid w:val="00A8202E"/>
    <w:rsid w:val="00A82C83"/>
    <w:rsid w:val="00A832DD"/>
    <w:rsid w:val="00A83EA5"/>
    <w:rsid w:val="00A83F3C"/>
    <w:rsid w:val="00A858F4"/>
    <w:rsid w:val="00A86443"/>
    <w:rsid w:val="00A9053D"/>
    <w:rsid w:val="00A919EC"/>
    <w:rsid w:val="00A92CD6"/>
    <w:rsid w:val="00A939D9"/>
    <w:rsid w:val="00A96ABC"/>
    <w:rsid w:val="00A96CC2"/>
    <w:rsid w:val="00A97350"/>
    <w:rsid w:val="00AA202B"/>
    <w:rsid w:val="00AA3B8F"/>
    <w:rsid w:val="00AA500A"/>
    <w:rsid w:val="00AA5D60"/>
    <w:rsid w:val="00AA670B"/>
    <w:rsid w:val="00AA72B3"/>
    <w:rsid w:val="00AA76D6"/>
    <w:rsid w:val="00AB17B3"/>
    <w:rsid w:val="00AB1940"/>
    <w:rsid w:val="00AB3C5F"/>
    <w:rsid w:val="00AB4BD2"/>
    <w:rsid w:val="00AB4C7D"/>
    <w:rsid w:val="00AB502B"/>
    <w:rsid w:val="00AC0D30"/>
    <w:rsid w:val="00AC1194"/>
    <w:rsid w:val="00AC16D9"/>
    <w:rsid w:val="00AC1CA4"/>
    <w:rsid w:val="00AC3C65"/>
    <w:rsid w:val="00AC4C76"/>
    <w:rsid w:val="00AC4FDF"/>
    <w:rsid w:val="00AC592E"/>
    <w:rsid w:val="00AC78E1"/>
    <w:rsid w:val="00AC7D97"/>
    <w:rsid w:val="00AD351D"/>
    <w:rsid w:val="00AD5110"/>
    <w:rsid w:val="00AD6095"/>
    <w:rsid w:val="00AD72B8"/>
    <w:rsid w:val="00AE0802"/>
    <w:rsid w:val="00AE14E2"/>
    <w:rsid w:val="00AE247E"/>
    <w:rsid w:val="00AE2A13"/>
    <w:rsid w:val="00AE35D5"/>
    <w:rsid w:val="00AE49AB"/>
    <w:rsid w:val="00AE5104"/>
    <w:rsid w:val="00AF02E3"/>
    <w:rsid w:val="00AF04FB"/>
    <w:rsid w:val="00AF0BA2"/>
    <w:rsid w:val="00AF15C2"/>
    <w:rsid w:val="00AF26A3"/>
    <w:rsid w:val="00AF32E2"/>
    <w:rsid w:val="00AF3866"/>
    <w:rsid w:val="00AF4A4A"/>
    <w:rsid w:val="00AF6F77"/>
    <w:rsid w:val="00AF76D7"/>
    <w:rsid w:val="00AF7C87"/>
    <w:rsid w:val="00B02024"/>
    <w:rsid w:val="00B0239E"/>
    <w:rsid w:val="00B02A99"/>
    <w:rsid w:val="00B03859"/>
    <w:rsid w:val="00B04AA8"/>
    <w:rsid w:val="00B072B6"/>
    <w:rsid w:val="00B10CCC"/>
    <w:rsid w:val="00B10D1A"/>
    <w:rsid w:val="00B124FB"/>
    <w:rsid w:val="00B12993"/>
    <w:rsid w:val="00B145D7"/>
    <w:rsid w:val="00B14FB7"/>
    <w:rsid w:val="00B15839"/>
    <w:rsid w:val="00B159D5"/>
    <w:rsid w:val="00B171A6"/>
    <w:rsid w:val="00B202AB"/>
    <w:rsid w:val="00B22106"/>
    <w:rsid w:val="00B2226E"/>
    <w:rsid w:val="00B23A98"/>
    <w:rsid w:val="00B23E2C"/>
    <w:rsid w:val="00B254FE"/>
    <w:rsid w:val="00B256F1"/>
    <w:rsid w:val="00B25FF9"/>
    <w:rsid w:val="00B308A9"/>
    <w:rsid w:val="00B334F4"/>
    <w:rsid w:val="00B33A7E"/>
    <w:rsid w:val="00B34C4C"/>
    <w:rsid w:val="00B35CF3"/>
    <w:rsid w:val="00B35D81"/>
    <w:rsid w:val="00B3603F"/>
    <w:rsid w:val="00B3756F"/>
    <w:rsid w:val="00B40572"/>
    <w:rsid w:val="00B41A28"/>
    <w:rsid w:val="00B430ED"/>
    <w:rsid w:val="00B43BA7"/>
    <w:rsid w:val="00B444DB"/>
    <w:rsid w:val="00B45028"/>
    <w:rsid w:val="00B460EA"/>
    <w:rsid w:val="00B50589"/>
    <w:rsid w:val="00B5086F"/>
    <w:rsid w:val="00B52CA2"/>
    <w:rsid w:val="00B53233"/>
    <w:rsid w:val="00B5444B"/>
    <w:rsid w:val="00B564B1"/>
    <w:rsid w:val="00B56AAA"/>
    <w:rsid w:val="00B571E8"/>
    <w:rsid w:val="00B5735D"/>
    <w:rsid w:val="00B5741A"/>
    <w:rsid w:val="00B57D7C"/>
    <w:rsid w:val="00B57DB5"/>
    <w:rsid w:val="00B6008F"/>
    <w:rsid w:val="00B621D1"/>
    <w:rsid w:val="00B62A58"/>
    <w:rsid w:val="00B62B5E"/>
    <w:rsid w:val="00B645F4"/>
    <w:rsid w:val="00B6548E"/>
    <w:rsid w:val="00B66241"/>
    <w:rsid w:val="00B66518"/>
    <w:rsid w:val="00B72235"/>
    <w:rsid w:val="00B7326B"/>
    <w:rsid w:val="00B73720"/>
    <w:rsid w:val="00B75A6C"/>
    <w:rsid w:val="00B75D06"/>
    <w:rsid w:val="00B76194"/>
    <w:rsid w:val="00B76C34"/>
    <w:rsid w:val="00B772DD"/>
    <w:rsid w:val="00B773DC"/>
    <w:rsid w:val="00B80979"/>
    <w:rsid w:val="00B81157"/>
    <w:rsid w:val="00B8116A"/>
    <w:rsid w:val="00B82C96"/>
    <w:rsid w:val="00B82FC9"/>
    <w:rsid w:val="00B8377B"/>
    <w:rsid w:val="00B8409E"/>
    <w:rsid w:val="00B850F7"/>
    <w:rsid w:val="00B85DA0"/>
    <w:rsid w:val="00B87162"/>
    <w:rsid w:val="00B87894"/>
    <w:rsid w:val="00B90F16"/>
    <w:rsid w:val="00B91919"/>
    <w:rsid w:val="00B923FC"/>
    <w:rsid w:val="00B935F0"/>
    <w:rsid w:val="00B95031"/>
    <w:rsid w:val="00BA0069"/>
    <w:rsid w:val="00BA0CAD"/>
    <w:rsid w:val="00BA1001"/>
    <w:rsid w:val="00BA120C"/>
    <w:rsid w:val="00BA1762"/>
    <w:rsid w:val="00BA1C62"/>
    <w:rsid w:val="00BA2ADE"/>
    <w:rsid w:val="00BA31A5"/>
    <w:rsid w:val="00BA36A6"/>
    <w:rsid w:val="00BA3BEF"/>
    <w:rsid w:val="00BA56B2"/>
    <w:rsid w:val="00BA5ACA"/>
    <w:rsid w:val="00BA762B"/>
    <w:rsid w:val="00BA7FF5"/>
    <w:rsid w:val="00BB0917"/>
    <w:rsid w:val="00BB0DD8"/>
    <w:rsid w:val="00BB17DC"/>
    <w:rsid w:val="00BB1E6F"/>
    <w:rsid w:val="00BB3EDA"/>
    <w:rsid w:val="00BB5765"/>
    <w:rsid w:val="00BB7C1C"/>
    <w:rsid w:val="00BC2982"/>
    <w:rsid w:val="00BC2BD5"/>
    <w:rsid w:val="00BC31B1"/>
    <w:rsid w:val="00BC3863"/>
    <w:rsid w:val="00BC4E4E"/>
    <w:rsid w:val="00BC681F"/>
    <w:rsid w:val="00BC6F4B"/>
    <w:rsid w:val="00BD021D"/>
    <w:rsid w:val="00BD084A"/>
    <w:rsid w:val="00BD1617"/>
    <w:rsid w:val="00BD1CD6"/>
    <w:rsid w:val="00BD7FCF"/>
    <w:rsid w:val="00BE2BD2"/>
    <w:rsid w:val="00BE48C2"/>
    <w:rsid w:val="00BE4C0B"/>
    <w:rsid w:val="00BE6F4C"/>
    <w:rsid w:val="00BE7376"/>
    <w:rsid w:val="00BE7388"/>
    <w:rsid w:val="00BF06F3"/>
    <w:rsid w:val="00BF09B6"/>
    <w:rsid w:val="00BF3E25"/>
    <w:rsid w:val="00BF526A"/>
    <w:rsid w:val="00BF5396"/>
    <w:rsid w:val="00BF58FC"/>
    <w:rsid w:val="00BF7F75"/>
    <w:rsid w:val="00C0010E"/>
    <w:rsid w:val="00C00543"/>
    <w:rsid w:val="00C009A3"/>
    <w:rsid w:val="00C018F7"/>
    <w:rsid w:val="00C0196E"/>
    <w:rsid w:val="00C019C0"/>
    <w:rsid w:val="00C0289C"/>
    <w:rsid w:val="00C05EB5"/>
    <w:rsid w:val="00C066F6"/>
    <w:rsid w:val="00C10D51"/>
    <w:rsid w:val="00C10EDC"/>
    <w:rsid w:val="00C121BE"/>
    <w:rsid w:val="00C123FB"/>
    <w:rsid w:val="00C12838"/>
    <w:rsid w:val="00C14061"/>
    <w:rsid w:val="00C14FC5"/>
    <w:rsid w:val="00C16C3F"/>
    <w:rsid w:val="00C16E26"/>
    <w:rsid w:val="00C16F42"/>
    <w:rsid w:val="00C17175"/>
    <w:rsid w:val="00C20239"/>
    <w:rsid w:val="00C206C1"/>
    <w:rsid w:val="00C20709"/>
    <w:rsid w:val="00C21F17"/>
    <w:rsid w:val="00C23839"/>
    <w:rsid w:val="00C25141"/>
    <w:rsid w:val="00C2518C"/>
    <w:rsid w:val="00C25474"/>
    <w:rsid w:val="00C2634D"/>
    <w:rsid w:val="00C26BB5"/>
    <w:rsid w:val="00C2756B"/>
    <w:rsid w:val="00C27FDB"/>
    <w:rsid w:val="00C30F47"/>
    <w:rsid w:val="00C3258C"/>
    <w:rsid w:val="00C335F9"/>
    <w:rsid w:val="00C341AB"/>
    <w:rsid w:val="00C34D2A"/>
    <w:rsid w:val="00C36C97"/>
    <w:rsid w:val="00C37959"/>
    <w:rsid w:val="00C42E90"/>
    <w:rsid w:val="00C44FD1"/>
    <w:rsid w:val="00C46893"/>
    <w:rsid w:val="00C478AE"/>
    <w:rsid w:val="00C549F3"/>
    <w:rsid w:val="00C60A26"/>
    <w:rsid w:val="00C620DA"/>
    <w:rsid w:val="00C62754"/>
    <w:rsid w:val="00C65438"/>
    <w:rsid w:val="00C6679B"/>
    <w:rsid w:val="00C66CDF"/>
    <w:rsid w:val="00C729A8"/>
    <w:rsid w:val="00C72ACF"/>
    <w:rsid w:val="00C7337E"/>
    <w:rsid w:val="00C7544A"/>
    <w:rsid w:val="00C77E8E"/>
    <w:rsid w:val="00C8144F"/>
    <w:rsid w:val="00C8180C"/>
    <w:rsid w:val="00C84979"/>
    <w:rsid w:val="00C85155"/>
    <w:rsid w:val="00C853B1"/>
    <w:rsid w:val="00C85E25"/>
    <w:rsid w:val="00C86945"/>
    <w:rsid w:val="00C90703"/>
    <w:rsid w:val="00C92502"/>
    <w:rsid w:val="00C947C5"/>
    <w:rsid w:val="00C94927"/>
    <w:rsid w:val="00C94996"/>
    <w:rsid w:val="00C95D11"/>
    <w:rsid w:val="00C966AC"/>
    <w:rsid w:val="00C978CF"/>
    <w:rsid w:val="00CA04B7"/>
    <w:rsid w:val="00CA0D69"/>
    <w:rsid w:val="00CA1ED4"/>
    <w:rsid w:val="00CA1FAF"/>
    <w:rsid w:val="00CA3DB4"/>
    <w:rsid w:val="00CA49BD"/>
    <w:rsid w:val="00CA6A33"/>
    <w:rsid w:val="00CA6BD7"/>
    <w:rsid w:val="00CA7650"/>
    <w:rsid w:val="00CA7767"/>
    <w:rsid w:val="00CB1EBF"/>
    <w:rsid w:val="00CB2575"/>
    <w:rsid w:val="00CB4BF5"/>
    <w:rsid w:val="00CB6BBF"/>
    <w:rsid w:val="00CB7B23"/>
    <w:rsid w:val="00CC0AC3"/>
    <w:rsid w:val="00CC0D94"/>
    <w:rsid w:val="00CC2458"/>
    <w:rsid w:val="00CC24DC"/>
    <w:rsid w:val="00CC3351"/>
    <w:rsid w:val="00CC4F0A"/>
    <w:rsid w:val="00CC7D91"/>
    <w:rsid w:val="00CD18B4"/>
    <w:rsid w:val="00CD38A9"/>
    <w:rsid w:val="00CD3EBA"/>
    <w:rsid w:val="00CD5048"/>
    <w:rsid w:val="00CD58C4"/>
    <w:rsid w:val="00CD5CFA"/>
    <w:rsid w:val="00CD67EE"/>
    <w:rsid w:val="00CD68FE"/>
    <w:rsid w:val="00CD6F8F"/>
    <w:rsid w:val="00CD7E4B"/>
    <w:rsid w:val="00CE09FD"/>
    <w:rsid w:val="00CE37C9"/>
    <w:rsid w:val="00CE51B3"/>
    <w:rsid w:val="00CE7C66"/>
    <w:rsid w:val="00CE7EC9"/>
    <w:rsid w:val="00CF0E33"/>
    <w:rsid w:val="00CF0EE3"/>
    <w:rsid w:val="00CF11D6"/>
    <w:rsid w:val="00CF1313"/>
    <w:rsid w:val="00CF23CC"/>
    <w:rsid w:val="00CF2FC5"/>
    <w:rsid w:val="00CF3EBA"/>
    <w:rsid w:val="00D0029C"/>
    <w:rsid w:val="00D00B4B"/>
    <w:rsid w:val="00D03AE0"/>
    <w:rsid w:val="00D03B55"/>
    <w:rsid w:val="00D046E5"/>
    <w:rsid w:val="00D0707E"/>
    <w:rsid w:val="00D0760A"/>
    <w:rsid w:val="00D125FB"/>
    <w:rsid w:val="00D14CE8"/>
    <w:rsid w:val="00D15609"/>
    <w:rsid w:val="00D171FA"/>
    <w:rsid w:val="00D209A8"/>
    <w:rsid w:val="00D21442"/>
    <w:rsid w:val="00D2156A"/>
    <w:rsid w:val="00D23179"/>
    <w:rsid w:val="00D23AE0"/>
    <w:rsid w:val="00D245C0"/>
    <w:rsid w:val="00D27830"/>
    <w:rsid w:val="00D30167"/>
    <w:rsid w:val="00D31024"/>
    <w:rsid w:val="00D3189D"/>
    <w:rsid w:val="00D31E2C"/>
    <w:rsid w:val="00D31F32"/>
    <w:rsid w:val="00D32ECF"/>
    <w:rsid w:val="00D35D65"/>
    <w:rsid w:val="00D36FE6"/>
    <w:rsid w:val="00D410BB"/>
    <w:rsid w:val="00D42617"/>
    <w:rsid w:val="00D435F3"/>
    <w:rsid w:val="00D43ABC"/>
    <w:rsid w:val="00D449AA"/>
    <w:rsid w:val="00D4592D"/>
    <w:rsid w:val="00D459B7"/>
    <w:rsid w:val="00D477A4"/>
    <w:rsid w:val="00D505F7"/>
    <w:rsid w:val="00D50E13"/>
    <w:rsid w:val="00D52444"/>
    <w:rsid w:val="00D5291C"/>
    <w:rsid w:val="00D54142"/>
    <w:rsid w:val="00D56813"/>
    <w:rsid w:val="00D6065F"/>
    <w:rsid w:val="00D6159A"/>
    <w:rsid w:val="00D6327C"/>
    <w:rsid w:val="00D6393D"/>
    <w:rsid w:val="00D63A0D"/>
    <w:rsid w:val="00D6406C"/>
    <w:rsid w:val="00D6463E"/>
    <w:rsid w:val="00D67586"/>
    <w:rsid w:val="00D67636"/>
    <w:rsid w:val="00D70D2C"/>
    <w:rsid w:val="00D72215"/>
    <w:rsid w:val="00D72DB1"/>
    <w:rsid w:val="00D73552"/>
    <w:rsid w:val="00D7440B"/>
    <w:rsid w:val="00D74CFD"/>
    <w:rsid w:val="00D751C0"/>
    <w:rsid w:val="00D76C8A"/>
    <w:rsid w:val="00D76E0B"/>
    <w:rsid w:val="00D80F21"/>
    <w:rsid w:val="00D833BE"/>
    <w:rsid w:val="00D84206"/>
    <w:rsid w:val="00D8529E"/>
    <w:rsid w:val="00D8683A"/>
    <w:rsid w:val="00D90A80"/>
    <w:rsid w:val="00D927DE"/>
    <w:rsid w:val="00D959FA"/>
    <w:rsid w:val="00D96FC8"/>
    <w:rsid w:val="00D976F9"/>
    <w:rsid w:val="00DA05BC"/>
    <w:rsid w:val="00DA05DD"/>
    <w:rsid w:val="00DA2099"/>
    <w:rsid w:val="00DA274B"/>
    <w:rsid w:val="00DA3F3C"/>
    <w:rsid w:val="00DA664E"/>
    <w:rsid w:val="00DA766B"/>
    <w:rsid w:val="00DA7BD6"/>
    <w:rsid w:val="00DB0B62"/>
    <w:rsid w:val="00DB25B8"/>
    <w:rsid w:val="00DB3748"/>
    <w:rsid w:val="00DB4447"/>
    <w:rsid w:val="00DB60E4"/>
    <w:rsid w:val="00DB6C5B"/>
    <w:rsid w:val="00DC0015"/>
    <w:rsid w:val="00DC0AF0"/>
    <w:rsid w:val="00DC12D3"/>
    <w:rsid w:val="00DC2A4E"/>
    <w:rsid w:val="00DC2CA9"/>
    <w:rsid w:val="00DC4263"/>
    <w:rsid w:val="00DC5552"/>
    <w:rsid w:val="00DC5CC2"/>
    <w:rsid w:val="00DC754E"/>
    <w:rsid w:val="00DD0367"/>
    <w:rsid w:val="00DD0871"/>
    <w:rsid w:val="00DD2825"/>
    <w:rsid w:val="00DD3167"/>
    <w:rsid w:val="00DD331F"/>
    <w:rsid w:val="00DD3B08"/>
    <w:rsid w:val="00DD4458"/>
    <w:rsid w:val="00DD63A0"/>
    <w:rsid w:val="00DE2F88"/>
    <w:rsid w:val="00DE39A8"/>
    <w:rsid w:val="00DE3A7B"/>
    <w:rsid w:val="00DE570A"/>
    <w:rsid w:val="00DE6F23"/>
    <w:rsid w:val="00DE73AA"/>
    <w:rsid w:val="00DE7743"/>
    <w:rsid w:val="00DE7D6E"/>
    <w:rsid w:val="00DF000C"/>
    <w:rsid w:val="00DF0313"/>
    <w:rsid w:val="00DF0451"/>
    <w:rsid w:val="00DF143B"/>
    <w:rsid w:val="00DF5297"/>
    <w:rsid w:val="00DF5645"/>
    <w:rsid w:val="00DF68F1"/>
    <w:rsid w:val="00DF78C2"/>
    <w:rsid w:val="00E00B29"/>
    <w:rsid w:val="00E02F7C"/>
    <w:rsid w:val="00E1069C"/>
    <w:rsid w:val="00E10C80"/>
    <w:rsid w:val="00E16634"/>
    <w:rsid w:val="00E1753B"/>
    <w:rsid w:val="00E21223"/>
    <w:rsid w:val="00E213CD"/>
    <w:rsid w:val="00E23533"/>
    <w:rsid w:val="00E24FC7"/>
    <w:rsid w:val="00E2681B"/>
    <w:rsid w:val="00E26BA9"/>
    <w:rsid w:val="00E27315"/>
    <w:rsid w:val="00E31617"/>
    <w:rsid w:val="00E3304A"/>
    <w:rsid w:val="00E349C7"/>
    <w:rsid w:val="00E35ECC"/>
    <w:rsid w:val="00E401DD"/>
    <w:rsid w:val="00E4107B"/>
    <w:rsid w:val="00E422C4"/>
    <w:rsid w:val="00E4316D"/>
    <w:rsid w:val="00E43210"/>
    <w:rsid w:val="00E44D20"/>
    <w:rsid w:val="00E50532"/>
    <w:rsid w:val="00E50DF3"/>
    <w:rsid w:val="00E52C19"/>
    <w:rsid w:val="00E52E08"/>
    <w:rsid w:val="00E53983"/>
    <w:rsid w:val="00E53B7E"/>
    <w:rsid w:val="00E546EE"/>
    <w:rsid w:val="00E600ED"/>
    <w:rsid w:val="00E605BE"/>
    <w:rsid w:val="00E63571"/>
    <w:rsid w:val="00E63702"/>
    <w:rsid w:val="00E63844"/>
    <w:rsid w:val="00E64B98"/>
    <w:rsid w:val="00E655D9"/>
    <w:rsid w:val="00E67F14"/>
    <w:rsid w:val="00E706D9"/>
    <w:rsid w:val="00E71E09"/>
    <w:rsid w:val="00E73580"/>
    <w:rsid w:val="00E73CFC"/>
    <w:rsid w:val="00E745CB"/>
    <w:rsid w:val="00E75588"/>
    <w:rsid w:val="00E77DCF"/>
    <w:rsid w:val="00E802BD"/>
    <w:rsid w:val="00E822B1"/>
    <w:rsid w:val="00E85149"/>
    <w:rsid w:val="00E8648A"/>
    <w:rsid w:val="00E9025B"/>
    <w:rsid w:val="00E93531"/>
    <w:rsid w:val="00E93786"/>
    <w:rsid w:val="00E97C60"/>
    <w:rsid w:val="00EA0EF0"/>
    <w:rsid w:val="00EA1B19"/>
    <w:rsid w:val="00EA36D5"/>
    <w:rsid w:val="00EA3C85"/>
    <w:rsid w:val="00EA4418"/>
    <w:rsid w:val="00EA6782"/>
    <w:rsid w:val="00EB217F"/>
    <w:rsid w:val="00EB765F"/>
    <w:rsid w:val="00EC03A0"/>
    <w:rsid w:val="00EC04E0"/>
    <w:rsid w:val="00EC0FE1"/>
    <w:rsid w:val="00EC1CD2"/>
    <w:rsid w:val="00EC3888"/>
    <w:rsid w:val="00EC5C72"/>
    <w:rsid w:val="00EC6E98"/>
    <w:rsid w:val="00EC7AD3"/>
    <w:rsid w:val="00ED067A"/>
    <w:rsid w:val="00ED159D"/>
    <w:rsid w:val="00ED79FA"/>
    <w:rsid w:val="00EE018D"/>
    <w:rsid w:val="00EE0239"/>
    <w:rsid w:val="00EE156B"/>
    <w:rsid w:val="00EE1848"/>
    <w:rsid w:val="00EE2784"/>
    <w:rsid w:val="00EE33B0"/>
    <w:rsid w:val="00EE3648"/>
    <w:rsid w:val="00EE65A8"/>
    <w:rsid w:val="00EF1E75"/>
    <w:rsid w:val="00EF300B"/>
    <w:rsid w:val="00EF3250"/>
    <w:rsid w:val="00EF655F"/>
    <w:rsid w:val="00EF6B5A"/>
    <w:rsid w:val="00EF7076"/>
    <w:rsid w:val="00EF70A5"/>
    <w:rsid w:val="00EF74C3"/>
    <w:rsid w:val="00EF7527"/>
    <w:rsid w:val="00F004E1"/>
    <w:rsid w:val="00F05A0C"/>
    <w:rsid w:val="00F05DF4"/>
    <w:rsid w:val="00F11522"/>
    <w:rsid w:val="00F119F6"/>
    <w:rsid w:val="00F11A1B"/>
    <w:rsid w:val="00F128C8"/>
    <w:rsid w:val="00F12DA6"/>
    <w:rsid w:val="00F135C9"/>
    <w:rsid w:val="00F136D7"/>
    <w:rsid w:val="00F13FBE"/>
    <w:rsid w:val="00F143EB"/>
    <w:rsid w:val="00F2293D"/>
    <w:rsid w:val="00F22FBB"/>
    <w:rsid w:val="00F25170"/>
    <w:rsid w:val="00F27418"/>
    <w:rsid w:val="00F2778F"/>
    <w:rsid w:val="00F303F5"/>
    <w:rsid w:val="00F307B0"/>
    <w:rsid w:val="00F31072"/>
    <w:rsid w:val="00F32300"/>
    <w:rsid w:val="00F32707"/>
    <w:rsid w:val="00F327B3"/>
    <w:rsid w:val="00F327C6"/>
    <w:rsid w:val="00F3290B"/>
    <w:rsid w:val="00F34A32"/>
    <w:rsid w:val="00F37CBD"/>
    <w:rsid w:val="00F37D60"/>
    <w:rsid w:val="00F4085C"/>
    <w:rsid w:val="00F40CA9"/>
    <w:rsid w:val="00F4169C"/>
    <w:rsid w:val="00F43B1A"/>
    <w:rsid w:val="00F440DB"/>
    <w:rsid w:val="00F44831"/>
    <w:rsid w:val="00F45E40"/>
    <w:rsid w:val="00F500DC"/>
    <w:rsid w:val="00F50866"/>
    <w:rsid w:val="00F52560"/>
    <w:rsid w:val="00F52D54"/>
    <w:rsid w:val="00F54DD9"/>
    <w:rsid w:val="00F550F2"/>
    <w:rsid w:val="00F55DBB"/>
    <w:rsid w:val="00F56745"/>
    <w:rsid w:val="00F57AC1"/>
    <w:rsid w:val="00F62F0E"/>
    <w:rsid w:val="00F633C3"/>
    <w:rsid w:val="00F64A8E"/>
    <w:rsid w:val="00F66A24"/>
    <w:rsid w:val="00F6724A"/>
    <w:rsid w:val="00F717E0"/>
    <w:rsid w:val="00F74A3E"/>
    <w:rsid w:val="00F75236"/>
    <w:rsid w:val="00F75AFD"/>
    <w:rsid w:val="00F77E62"/>
    <w:rsid w:val="00F82BF1"/>
    <w:rsid w:val="00F859F8"/>
    <w:rsid w:val="00F87359"/>
    <w:rsid w:val="00F8784D"/>
    <w:rsid w:val="00F92F0E"/>
    <w:rsid w:val="00F9410F"/>
    <w:rsid w:val="00F95F1D"/>
    <w:rsid w:val="00F976C4"/>
    <w:rsid w:val="00FA1A93"/>
    <w:rsid w:val="00FA2EC4"/>
    <w:rsid w:val="00FA7E4C"/>
    <w:rsid w:val="00FB2E04"/>
    <w:rsid w:val="00FB3F41"/>
    <w:rsid w:val="00FB3F81"/>
    <w:rsid w:val="00FB4441"/>
    <w:rsid w:val="00FB4E56"/>
    <w:rsid w:val="00FB5D44"/>
    <w:rsid w:val="00FB61A7"/>
    <w:rsid w:val="00FB67D6"/>
    <w:rsid w:val="00FB69A5"/>
    <w:rsid w:val="00FB7B01"/>
    <w:rsid w:val="00FC0D40"/>
    <w:rsid w:val="00FC22F3"/>
    <w:rsid w:val="00FC402F"/>
    <w:rsid w:val="00FC54F6"/>
    <w:rsid w:val="00FC6C79"/>
    <w:rsid w:val="00FC71CA"/>
    <w:rsid w:val="00FD2375"/>
    <w:rsid w:val="00FD251D"/>
    <w:rsid w:val="00FD2AA1"/>
    <w:rsid w:val="00FD3857"/>
    <w:rsid w:val="00FD3CAA"/>
    <w:rsid w:val="00FD430C"/>
    <w:rsid w:val="00FD4E6A"/>
    <w:rsid w:val="00FD515C"/>
    <w:rsid w:val="00FD5EDB"/>
    <w:rsid w:val="00FE0017"/>
    <w:rsid w:val="00FE100A"/>
    <w:rsid w:val="00FE1814"/>
    <w:rsid w:val="00FE1ED0"/>
    <w:rsid w:val="00FE2D3D"/>
    <w:rsid w:val="00FE42B5"/>
    <w:rsid w:val="00FE44B2"/>
    <w:rsid w:val="00FE6545"/>
    <w:rsid w:val="00FE7DFE"/>
    <w:rsid w:val="00FF0E49"/>
    <w:rsid w:val="00FF1B36"/>
    <w:rsid w:val="00FF2101"/>
    <w:rsid w:val="00FF21BF"/>
    <w:rsid w:val="00FF25EC"/>
    <w:rsid w:val="00FF2B88"/>
    <w:rsid w:val="00FF3424"/>
    <w:rsid w:val="00FF3A64"/>
    <w:rsid w:val="00FF4A91"/>
    <w:rsid w:val="00FF511E"/>
    <w:rsid w:val="00FF5922"/>
    <w:rsid w:val="00FF62C3"/>
    <w:rsid w:val="00FF77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5747C2"/>
  <w15:docId w15:val="{C563D3ED-E894-4D24-954D-7B1C911C2F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191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FF5922"/>
    <w:pPr>
      <w:spacing w:after="0" w:line="240" w:lineRule="auto"/>
    </w:pPr>
    <w:rPr>
      <w:sz w:val="20"/>
      <w:szCs w:val="20"/>
    </w:rPr>
  </w:style>
  <w:style w:type="character" w:customStyle="1" w:styleId="EndnoteTextChar">
    <w:name w:val="Endnote Text Char"/>
    <w:basedOn w:val="DefaultParagraphFont"/>
    <w:link w:val="EndnoteText"/>
    <w:uiPriority w:val="99"/>
    <w:rsid w:val="00FF5922"/>
    <w:rPr>
      <w:sz w:val="20"/>
      <w:szCs w:val="20"/>
    </w:rPr>
  </w:style>
  <w:style w:type="character" w:styleId="EndnoteReference">
    <w:name w:val="endnote reference"/>
    <w:basedOn w:val="DefaultParagraphFont"/>
    <w:uiPriority w:val="99"/>
    <w:unhideWhenUsed/>
    <w:rsid w:val="00FF5922"/>
    <w:rPr>
      <w:vertAlign w:val="superscript"/>
    </w:rPr>
  </w:style>
  <w:style w:type="paragraph" w:customStyle="1" w:styleId="EndNoteBibliographyTitle">
    <w:name w:val="EndNote Bibliography Title"/>
    <w:basedOn w:val="Normal"/>
    <w:link w:val="EndNoteBibliographyTitleChar"/>
    <w:rsid w:val="00FF592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F5922"/>
    <w:rPr>
      <w:rFonts w:ascii="Calibri" w:hAnsi="Calibri" w:cs="Calibri"/>
      <w:noProof/>
      <w:lang w:val="en-US"/>
    </w:rPr>
  </w:style>
  <w:style w:type="paragraph" w:customStyle="1" w:styleId="EndNoteBibliography">
    <w:name w:val="EndNote Bibliography"/>
    <w:basedOn w:val="Normal"/>
    <w:link w:val="EndNoteBibliographyChar"/>
    <w:rsid w:val="00FF592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F5922"/>
    <w:rPr>
      <w:rFonts w:ascii="Calibri" w:hAnsi="Calibri" w:cs="Calibri"/>
      <w:noProof/>
      <w:lang w:val="en-US"/>
    </w:rPr>
  </w:style>
  <w:style w:type="character" w:styleId="Hyperlink">
    <w:name w:val="Hyperlink"/>
    <w:basedOn w:val="DefaultParagraphFont"/>
    <w:uiPriority w:val="99"/>
    <w:unhideWhenUsed/>
    <w:rsid w:val="00FF5922"/>
    <w:rPr>
      <w:color w:val="0563C1" w:themeColor="hyperlink"/>
      <w:u w:val="single"/>
    </w:rPr>
  </w:style>
  <w:style w:type="character" w:styleId="CommentReference">
    <w:name w:val="annotation reference"/>
    <w:basedOn w:val="DefaultParagraphFont"/>
    <w:uiPriority w:val="99"/>
    <w:semiHidden/>
    <w:unhideWhenUsed/>
    <w:rsid w:val="0044085B"/>
    <w:rPr>
      <w:sz w:val="16"/>
      <w:szCs w:val="16"/>
    </w:rPr>
  </w:style>
  <w:style w:type="paragraph" w:styleId="CommentText">
    <w:name w:val="annotation text"/>
    <w:basedOn w:val="Normal"/>
    <w:link w:val="CommentTextChar"/>
    <w:uiPriority w:val="99"/>
    <w:semiHidden/>
    <w:unhideWhenUsed/>
    <w:rsid w:val="0044085B"/>
    <w:pPr>
      <w:spacing w:line="240" w:lineRule="auto"/>
    </w:pPr>
    <w:rPr>
      <w:sz w:val="20"/>
      <w:szCs w:val="20"/>
    </w:rPr>
  </w:style>
  <w:style w:type="character" w:customStyle="1" w:styleId="CommentTextChar">
    <w:name w:val="Comment Text Char"/>
    <w:basedOn w:val="DefaultParagraphFont"/>
    <w:link w:val="CommentText"/>
    <w:uiPriority w:val="99"/>
    <w:semiHidden/>
    <w:rsid w:val="0044085B"/>
    <w:rPr>
      <w:sz w:val="20"/>
      <w:szCs w:val="20"/>
    </w:rPr>
  </w:style>
  <w:style w:type="paragraph" w:styleId="BalloonText">
    <w:name w:val="Balloon Text"/>
    <w:basedOn w:val="Normal"/>
    <w:link w:val="BalloonTextChar"/>
    <w:uiPriority w:val="99"/>
    <w:semiHidden/>
    <w:unhideWhenUsed/>
    <w:rsid w:val="004408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85B"/>
    <w:rPr>
      <w:rFonts w:ascii="Segoe UI" w:hAnsi="Segoe UI" w:cs="Segoe UI"/>
      <w:sz w:val="18"/>
      <w:szCs w:val="18"/>
    </w:rPr>
  </w:style>
  <w:style w:type="paragraph" w:styleId="ListParagraph">
    <w:name w:val="List Paragraph"/>
    <w:basedOn w:val="Normal"/>
    <w:uiPriority w:val="34"/>
    <w:qFormat/>
    <w:rsid w:val="00A67FBC"/>
    <w:pPr>
      <w:ind w:left="720"/>
      <w:contextualSpacing/>
    </w:pPr>
  </w:style>
  <w:style w:type="table" w:styleId="TableGrid">
    <w:name w:val="Table Grid"/>
    <w:basedOn w:val="TableNormal"/>
    <w:uiPriority w:val="39"/>
    <w:rsid w:val="005066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E100A"/>
    <w:rPr>
      <w:b/>
      <w:bCs/>
    </w:rPr>
  </w:style>
  <w:style w:type="character" w:customStyle="1" w:styleId="CommentSubjectChar">
    <w:name w:val="Comment Subject Char"/>
    <w:basedOn w:val="CommentTextChar"/>
    <w:link w:val="CommentSubject"/>
    <w:uiPriority w:val="99"/>
    <w:semiHidden/>
    <w:rsid w:val="00FE100A"/>
    <w:rPr>
      <w:b/>
      <w:bCs/>
      <w:sz w:val="20"/>
      <w:szCs w:val="20"/>
    </w:rPr>
  </w:style>
  <w:style w:type="character" w:customStyle="1" w:styleId="tgc">
    <w:name w:val="_tgc"/>
    <w:basedOn w:val="DefaultParagraphFont"/>
    <w:rsid w:val="00A1681A"/>
  </w:style>
  <w:style w:type="paragraph" w:styleId="FootnoteText">
    <w:name w:val="footnote text"/>
    <w:basedOn w:val="Normal"/>
    <w:link w:val="FootnoteTextChar"/>
    <w:uiPriority w:val="99"/>
    <w:semiHidden/>
    <w:unhideWhenUsed/>
    <w:rsid w:val="00A864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86443"/>
    <w:rPr>
      <w:sz w:val="20"/>
      <w:szCs w:val="20"/>
    </w:rPr>
  </w:style>
  <w:style w:type="character" w:styleId="FootnoteReference">
    <w:name w:val="footnote reference"/>
    <w:basedOn w:val="DefaultParagraphFont"/>
    <w:uiPriority w:val="99"/>
    <w:semiHidden/>
    <w:unhideWhenUsed/>
    <w:rsid w:val="00A86443"/>
    <w:rPr>
      <w:vertAlign w:val="superscript"/>
    </w:rPr>
  </w:style>
  <w:style w:type="paragraph" w:styleId="Header">
    <w:name w:val="header"/>
    <w:basedOn w:val="Normal"/>
    <w:link w:val="HeaderChar"/>
    <w:uiPriority w:val="99"/>
    <w:unhideWhenUsed/>
    <w:rsid w:val="00F57AC1"/>
    <w:pPr>
      <w:tabs>
        <w:tab w:val="center" w:pos="4320"/>
        <w:tab w:val="right" w:pos="8640"/>
      </w:tabs>
      <w:spacing w:after="0" w:line="240" w:lineRule="auto"/>
    </w:pPr>
  </w:style>
  <w:style w:type="character" w:customStyle="1" w:styleId="HeaderChar">
    <w:name w:val="Header Char"/>
    <w:basedOn w:val="DefaultParagraphFont"/>
    <w:link w:val="Header"/>
    <w:uiPriority w:val="99"/>
    <w:rsid w:val="00F57AC1"/>
  </w:style>
  <w:style w:type="paragraph" w:styleId="Footer">
    <w:name w:val="footer"/>
    <w:basedOn w:val="Normal"/>
    <w:link w:val="FooterChar"/>
    <w:uiPriority w:val="99"/>
    <w:unhideWhenUsed/>
    <w:rsid w:val="00F57AC1"/>
    <w:pPr>
      <w:tabs>
        <w:tab w:val="center" w:pos="4320"/>
        <w:tab w:val="right" w:pos="8640"/>
      </w:tabs>
      <w:spacing w:after="0" w:line="240" w:lineRule="auto"/>
    </w:pPr>
  </w:style>
  <w:style w:type="character" w:customStyle="1" w:styleId="FooterChar">
    <w:name w:val="Footer Char"/>
    <w:basedOn w:val="DefaultParagraphFont"/>
    <w:link w:val="Footer"/>
    <w:uiPriority w:val="99"/>
    <w:rsid w:val="00F57AC1"/>
  </w:style>
  <w:style w:type="character" w:styleId="FollowedHyperlink">
    <w:name w:val="FollowedHyperlink"/>
    <w:basedOn w:val="DefaultParagraphFont"/>
    <w:uiPriority w:val="99"/>
    <w:semiHidden/>
    <w:unhideWhenUsed/>
    <w:rsid w:val="00044264"/>
    <w:rPr>
      <w:color w:val="954F72" w:themeColor="followedHyperlink"/>
      <w:u w:val="single"/>
    </w:rPr>
  </w:style>
  <w:style w:type="paragraph" w:styleId="Revision">
    <w:name w:val="Revision"/>
    <w:hidden/>
    <w:uiPriority w:val="99"/>
    <w:semiHidden/>
    <w:rsid w:val="001C202A"/>
    <w:pPr>
      <w:spacing w:after="0" w:line="240" w:lineRule="auto"/>
    </w:pPr>
  </w:style>
  <w:style w:type="paragraph" w:customStyle="1" w:styleId="Affiliations">
    <w:name w:val="Affiliations"/>
    <w:basedOn w:val="Normal"/>
    <w:rsid w:val="009308E2"/>
    <w:pPr>
      <w:spacing w:after="240" w:line="360" w:lineRule="auto"/>
      <w:ind w:right="4320"/>
    </w:pPr>
    <w:rPr>
      <w:rFonts w:ascii="Arial" w:eastAsia="Times New Roman" w:hAnsi="Arial" w:cs="Times New Roman"/>
      <w:sz w:val="18"/>
      <w:szCs w:val="20"/>
      <w:lang w:val="en-US"/>
    </w:rPr>
  </w:style>
  <w:style w:type="paragraph" w:styleId="NormalWeb">
    <w:name w:val="Normal (Web)"/>
    <w:basedOn w:val="Normal"/>
    <w:uiPriority w:val="99"/>
    <w:rsid w:val="004D49C6"/>
    <w:pPr>
      <w:spacing w:before="100" w:beforeAutospacing="1" w:after="100" w:afterAutospacing="1" w:line="240" w:lineRule="auto"/>
      <w:jc w:val="both"/>
    </w:pPr>
    <w:rPr>
      <w:rFonts w:ascii="Calibri" w:eastAsia="Times New Roman" w:hAnsi="Calibri"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9829925">
      <w:bodyDiv w:val="1"/>
      <w:marLeft w:val="0"/>
      <w:marRight w:val="0"/>
      <w:marTop w:val="0"/>
      <w:marBottom w:val="0"/>
      <w:divBdr>
        <w:top w:val="none" w:sz="0" w:space="0" w:color="auto"/>
        <w:left w:val="none" w:sz="0" w:space="0" w:color="auto"/>
        <w:bottom w:val="none" w:sz="0" w:space="0" w:color="auto"/>
        <w:right w:val="none" w:sz="0" w:space="0" w:color="auto"/>
      </w:divBdr>
    </w:div>
    <w:div w:id="1240794403">
      <w:bodyDiv w:val="1"/>
      <w:marLeft w:val="0"/>
      <w:marRight w:val="0"/>
      <w:marTop w:val="0"/>
      <w:marBottom w:val="0"/>
      <w:divBdr>
        <w:top w:val="none" w:sz="0" w:space="0" w:color="auto"/>
        <w:left w:val="none" w:sz="0" w:space="0" w:color="auto"/>
        <w:bottom w:val="none" w:sz="0" w:space="0" w:color="auto"/>
        <w:right w:val="none" w:sz="0" w:space="0" w:color="auto"/>
      </w:divBdr>
    </w:div>
    <w:div w:id="1848906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dith.glynn@lshtm.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pps.who.int/iris/bitstream/10665/204235/1/WHO_EVD_OHE_PED_16.1_eng.pdf" TargetMode="External"/><Relationship Id="rId5" Type="http://schemas.openxmlformats.org/officeDocument/2006/relationships/webSettings" Target="webSettings.xml"/><Relationship Id="rId10" Type="http://schemas.openxmlformats.org/officeDocument/2006/relationships/hyperlink" Target="http://www.croiwebcasts.org/console/player/29569?mediaType=slideVideo&amp;" TargetMode="External"/><Relationship Id="rId4" Type="http://schemas.openxmlformats.org/officeDocument/2006/relationships/settings" Target="settings.xml"/><Relationship Id="rId9" Type="http://schemas.openxmlformats.org/officeDocument/2006/relationships/hyperlink" Target="http://nerc.sl/?q=sierra-leone-ebola-treatment-centre-pocket-guide-15-dec-2014"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FACF66-4CF0-4E44-B006-6D1686141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3</Pages>
  <Words>9264</Words>
  <Characters>52805</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61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dith Glynn</dc:creator>
  <cp:lastModifiedBy>Judith Glynn</cp:lastModifiedBy>
  <cp:revision>4</cp:revision>
  <dcterms:created xsi:type="dcterms:W3CDTF">2016-12-08T13:10:00Z</dcterms:created>
  <dcterms:modified xsi:type="dcterms:W3CDTF">2016-12-08T14:41:00Z</dcterms:modified>
</cp:coreProperties>
</file>